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B8D50" w14:textId="4F3B7149" w:rsidR="00A85944" w:rsidRPr="00E97F7B" w:rsidRDefault="00A85944" w:rsidP="00FC4686">
      <w:pPr>
        <w:pStyle w:val="Title"/>
      </w:pPr>
      <w:r w:rsidRPr="00E97F7B">
        <w:t>SVEUČILIŠTE JOSIPA JURJA STROSSMAYERA U OSIJEKU</w:t>
      </w:r>
    </w:p>
    <w:p w14:paraId="07F91FA4" w14:textId="3675CDC5" w:rsidR="00A85944" w:rsidRPr="00E97F7B" w:rsidRDefault="00A85944" w:rsidP="00FC4686">
      <w:pPr>
        <w:pStyle w:val="Title"/>
      </w:pPr>
      <w:r w:rsidRPr="00E97F7B">
        <w:t>FAKULTET ELEKTROTEHNIKE, RAČUNARSTVA I</w:t>
      </w:r>
    </w:p>
    <w:p w14:paraId="671240B4" w14:textId="207149BD" w:rsidR="0083143C" w:rsidRPr="00E97F7B" w:rsidRDefault="00A85944" w:rsidP="00FC4686">
      <w:pPr>
        <w:pStyle w:val="Title"/>
      </w:pPr>
      <w:r w:rsidRPr="00E97F7B">
        <w:t>INFORMACIJSKIH TEHNOLOGIJA</w:t>
      </w:r>
      <w:r w:rsidR="00431A85" w:rsidRPr="00E97F7B">
        <w:t xml:space="preserve"> </w:t>
      </w:r>
      <w:r w:rsidR="00883E5E">
        <w:t>OSIJEK</w:t>
      </w:r>
      <w:r w:rsidR="00C762FB">
        <w:t xml:space="preserve"> </w:t>
      </w:r>
    </w:p>
    <w:p w14:paraId="4249304D" w14:textId="77777777" w:rsidR="0083143C" w:rsidRPr="00E97F7B" w:rsidRDefault="0083143C" w:rsidP="00E97F7B"/>
    <w:p w14:paraId="0CCEDDEE" w14:textId="35859BD5" w:rsidR="0083143C" w:rsidRPr="00E97F7B" w:rsidRDefault="00A85944" w:rsidP="00FC4686">
      <w:pPr>
        <w:pStyle w:val="Title"/>
      </w:pPr>
      <w:r w:rsidRPr="00E97F7B">
        <w:t xml:space="preserve">Sveučilišni studij </w:t>
      </w:r>
    </w:p>
    <w:p w14:paraId="7724B2C6" w14:textId="77777777" w:rsidR="0083143C" w:rsidRPr="00E97F7B" w:rsidRDefault="0083143C" w:rsidP="00E97F7B"/>
    <w:p w14:paraId="55EB426D" w14:textId="77777777" w:rsidR="00037F75" w:rsidRPr="00E97F7B" w:rsidRDefault="00037F75" w:rsidP="00E97F7B"/>
    <w:p w14:paraId="3D602A09" w14:textId="77777777" w:rsidR="00037F75" w:rsidRPr="00E97F7B" w:rsidRDefault="00037F75" w:rsidP="00E97F7B"/>
    <w:p w14:paraId="2D397E54" w14:textId="77777777" w:rsidR="0083143C" w:rsidRPr="00E97F7B" w:rsidRDefault="0083143C" w:rsidP="00E97F7B"/>
    <w:p w14:paraId="11B014F1" w14:textId="77777777" w:rsidR="0083143C" w:rsidRPr="00E97F7B" w:rsidRDefault="0083143C" w:rsidP="00E97F7B"/>
    <w:p w14:paraId="2B200C69" w14:textId="77777777" w:rsidR="0083143C" w:rsidRPr="00E97F7B" w:rsidRDefault="0083143C" w:rsidP="00E97F7B"/>
    <w:p w14:paraId="0788EE17" w14:textId="36348025" w:rsidR="00874737" w:rsidRPr="00E97F7B" w:rsidRDefault="0099158F" w:rsidP="00E97F7B">
      <w:pPr>
        <w:jc w:val="center"/>
        <w:rPr>
          <w:rStyle w:val="BookTitle"/>
        </w:rPr>
      </w:pPr>
      <w:r>
        <w:rPr>
          <w:rStyle w:val="BookTitle"/>
        </w:rPr>
        <w:t xml:space="preserve">PREPOZNAVANJE ZVUKA PSA </w:t>
      </w:r>
      <w:r w:rsidR="000C669C">
        <w:rPr>
          <w:rStyle w:val="BookTitle"/>
        </w:rPr>
        <w:t>I</w:t>
      </w:r>
      <w:r>
        <w:rPr>
          <w:rStyle w:val="BookTitle"/>
        </w:rPr>
        <w:t xml:space="preserve"> MAČKE</w:t>
      </w:r>
    </w:p>
    <w:p w14:paraId="2B22A8F2" w14:textId="360AF32F" w:rsidR="0083143C" w:rsidRPr="00E97F7B" w:rsidRDefault="0099158F" w:rsidP="00FC4686">
      <w:pPr>
        <w:pStyle w:val="Title"/>
      </w:pPr>
      <w:r>
        <w:t>Seminarski rad</w:t>
      </w:r>
    </w:p>
    <w:p w14:paraId="6BB8156B" w14:textId="77777777" w:rsidR="0083143C" w:rsidRPr="00E97F7B" w:rsidRDefault="0083143C" w:rsidP="00E97F7B"/>
    <w:p w14:paraId="6552823E" w14:textId="77777777" w:rsidR="005A532A" w:rsidRPr="00E97F7B" w:rsidRDefault="005A532A" w:rsidP="00E97F7B"/>
    <w:p w14:paraId="295B742B" w14:textId="77777777" w:rsidR="005A532A" w:rsidRPr="00E97F7B" w:rsidRDefault="005A532A" w:rsidP="00E97F7B"/>
    <w:p w14:paraId="348461D3" w14:textId="17EC06B3" w:rsidR="005A532A" w:rsidRPr="00E97F7B" w:rsidRDefault="0099158F" w:rsidP="00FC4686">
      <w:pPr>
        <w:pStyle w:val="Subtitle"/>
      </w:pPr>
      <w:r>
        <w:t>Hrvoje Zec</w:t>
      </w:r>
    </w:p>
    <w:p w14:paraId="55A9AB13" w14:textId="25D844C8" w:rsidR="005A532A" w:rsidRPr="00E97F7B" w:rsidRDefault="005A532A" w:rsidP="00E97F7B"/>
    <w:p w14:paraId="74D3782E" w14:textId="6FB68082" w:rsidR="00A85944" w:rsidRPr="00E97F7B" w:rsidRDefault="00A85944" w:rsidP="00E97F7B"/>
    <w:p w14:paraId="476CE88C" w14:textId="38221D4C" w:rsidR="00A85944" w:rsidRPr="00E97F7B" w:rsidRDefault="00A85944" w:rsidP="00E97F7B"/>
    <w:p w14:paraId="0FCACFAB" w14:textId="728D8B8A" w:rsidR="00A85944" w:rsidRPr="00E97F7B" w:rsidRDefault="00A85944" w:rsidP="00E97F7B"/>
    <w:p w14:paraId="19E011F9" w14:textId="77777777" w:rsidR="00A85944" w:rsidRPr="00E97F7B" w:rsidRDefault="00A85944" w:rsidP="00E97F7B"/>
    <w:p w14:paraId="6914E66B" w14:textId="7CEDF091" w:rsidR="005A532A" w:rsidRPr="00E97F7B" w:rsidRDefault="00A85944" w:rsidP="00FC4686">
      <w:pPr>
        <w:pStyle w:val="Title"/>
      </w:pPr>
      <w:r w:rsidRPr="00E97F7B">
        <w:t>Osijek, godina.</w:t>
      </w:r>
      <w:r w:rsidR="00431A85" w:rsidRPr="00E97F7B">
        <w:t xml:space="preserve"> </w:t>
      </w:r>
      <w:r w:rsidR="0099158F">
        <w:t>2023</w:t>
      </w:r>
    </w:p>
    <w:p w14:paraId="5378E7FD" w14:textId="374BEEA3" w:rsidR="00431A85" w:rsidRPr="00431A85" w:rsidRDefault="00431A85" w:rsidP="00CE4BDD">
      <w:pPr>
        <w:pStyle w:val="Heading5"/>
      </w:pPr>
      <w:r>
        <w:lastRenderedPageBreak/>
        <w:t>SADRŽAJ</w:t>
      </w:r>
      <w:r w:rsidRPr="00431A85">
        <w:t xml:space="preserve"> </w:t>
      </w:r>
    </w:p>
    <w:p w14:paraId="55363728" w14:textId="4E87FAC1" w:rsidR="0012005E" w:rsidRDefault="00373C3B">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r>
        <w:rPr>
          <w:rFonts w:asciiTheme="minorHAnsi" w:hAnsiTheme="minorHAnsi"/>
          <w:b w:val="0"/>
          <w:bCs w:val="0"/>
          <w:i/>
          <w:iCs w:val="0"/>
        </w:rPr>
        <w:fldChar w:fldCharType="begin"/>
      </w:r>
      <w:r>
        <w:rPr>
          <w:rFonts w:asciiTheme="minorHAnsi" w:hAnsiTheme="minorHAnsi"/>
          <w:b w:val="0"/>
          <w:bCs w:val="0"/>
          <w:i/>
          <w:iCs w:val="0"/>
        </w:rPr>
        <w:instrText xml:space="preserve"> TOC \o "1-3" \h \z \u </w:instrText>
      </w:r>
      <w:r>
        <w:rPr>
          <w:rFonts w:asciiTheme="minorHAnsi" w:hAnsiTheme="minorHAnsi"/>
          <w:b w:val="0"/>
          <w:bCs w:val="0"/>
          <w:i/>
          <w:iCs w:val="0"/>
        </w:rPr>
        <w:fldChar w:fldCharType="separate"/>
      </w:r>
      <w:hyperlink w:anchor="_Toc127741679" w:history="1">
        <w:r w:rsidR="0012005E" w:rsidRPr="00234E73">
          <w:rPr>
            <w:rStyle w:val="Hyperlink"/>
            <w:noProof/>
          </w:rPr>
          <w:t>1. UVOD</w:t>
        </w:r>
        <w:r w:rsidR="0012005E">
          <w:rPr>
            <w:noProof/>
            <w:webHidden/>
          </w:rPr>
          <w:tab/>
        </w:r>
        <w:r w:rsidR="0012005E">
          <w:rPr>
            <w:noProof/>
            <w:webHidden/>
          </w:rPr>
          <w:fldChar w:fldCharType="begin"/>
        </w:r>
        <w:r w:rsidR="0012005E">
          <w:rPr>
            <w:noProof/>
            <w:webHidden/>
          </w:rPr>
          <w:instrText xml:space="preserve"> PAGEREF _Toc127741679 \h </w:instrText>
        </w:r>
        <w:r w:rsidR="0012005E">
          <w:rPr>
            <w:noProof/>
            <w:webHidden/>
          </w:rPr>
        </w:r>
        <w:r w:rsidR="0012005E">
          <w:rPr>
            <w:noProof/>
            <w:webHidden/>
          </w:rPr>
          <w:fldChar w:fldCharType="separate"/>
        </w:r>
        <w:r w:rsidR="0012005E">
          <w:rPr>
            <w:noProof/>
            <w:webHidden/>
          </w:rPr>
          <w:t>1</w:t>
        </w:r>
        <w:r w:rsidR="0012005E">
          <w:rPr>
            <w:noProof/>
            <w:webHidden/>
          </w:rPr>
          <w:fldChar w:fldCharType="end"/>
        </w:r>
      </w:hyperlink>
    </w:p>
    <w:p w14:paraId="1BEEDEC3" w14:textId="00E3A705" w:rsidR="0012005E" w:rsidRDefault="00000000">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80" w:history="1">
        <w:r w:rsidR="0012005E" w:rsidRPr="00234E73">
          <w:rPr>
            <w:rStyle w:val="Hyperlink"/>
            <w:noProof/>
          </w:rPr>
          <w:t>2. KORIŠTENJE TEHNOLOGIJE I ALATI</w:t>
        </w:r>
        <w:r w:rsidR="0012005E">
          <w:rPr>
            <w:noProof/>
            <w:webHidden/>
          </w:rPr>
          <w:tab/>
        </w:r>
        <w:r w:rsidR="0012005E">
          <w:rPr>
            <w:noProof/>
            <w:webHidden/>
          </w:rPr>
          <w:fldChar w:fldCharType="begin"/>
        </w:r>
        <w:r w:rsidR="0012005E">
          <w:rPr>
            <w:noProof/>
            <w:webHidden/>
          </w:rPr>
          <w:instrText xml:space="preserve"> PAGEREF _Toc127741680 \h </w:instrText>
        </w:r>
        <w:r w:rsidR="0012005E">
          <w:rPr>
            <w:noProof/>
            <w:webHidden/>
          </w:rPr>
        </w:r>
        <w:r w:rsidR="0012005E">
          <w:rPr>
            <w:noProof/>
            <w:webHidden/>
          </w:rPr>
          <w:fldChar w:fldCharType="separate"/>
        </w:r>
        <w:r w:rsidR="0012005E">
          <w:rPr>
            <w:noProof/>
            <w:webHidden/>
          </w:rPr>
          <w:t>2</w:t>
        </w:r>
        <w:r w:rsidR="0012005E">
          <w:rPr>
            <w:noProof/>
            <w:webHidden/>
          </w:rPr>
          <w:fldChar w:fldCharType="end"/>
        </w:r>
      </w:hyperlink>
    </w:p>
    <w:p w14:paraId="35E4AF2A" w14:textId="5A3FE8FC" w:rsidR="0012005E" w:rsidRDefault="00000000">
      <w:pPr>
        <w:pStyle w:val="TOC2"/>
        <w:tabs>
          <w:tab w:val="right" w:leader="dot" w:pos="9344"/>
        </w:tabs>
        <w:rPr>
          <w:rFonts w:asciiTheme="minorHAnsi" w:eastAsiaTheme="minorEastAsia" w:hAnsiTheme="minorHAnsi" w:cstheme="minorBidi"/>
          <w:b w:val="0"/>
          <w:bCs w:val="0"/>
          <w:noProof/>
          <w:color w:val="auto"/>
          <w:lang w:eastAsia="hr-HR"/>
        </w:rPr>
      </w:pPr>
      <w:hyperlink w:anchor="_Toc127741681" w:history="1">
        <w:r w:rsidR="0012005E" w:rsidRPr="00234E73">
          <w:rPr>
            <w:rStyle w:val="Hyperlink"/>
            <w:noProof/>
          </w:rPr>
          <w:t>2.1. Nadzirano učenje</w:t>
        </w:r>
        <w:r w:rsidR="0012005E">
          <w:rPr>
            <w:noProof/>
            <w:webHidden/>
          </w:rPr>
          <w:tab/>
        </w:r>
        <w:r w:rsidR="0012005E">
          <w:rPr>
            <w:noProof/>
            <w:webHidden/>
          </w:rPr>
          <w:fldChar w:fldCharType="begin"/>
        </w:r>
        <w:r w:rsidR="0012005E">
          <w:rPr>
            <w:noProof/>
            <w:webHidden/>
          </w:rPr>
          <w:instrText xml:space="preserve"> PAGEREF _Toc127741681 \h </w:instrText>
        </w:r>
        <w:r w:rsidR="0012005E">
          <w:rPr>
            <w:noProof/>
            <w:webHidden/>
          </w:rPr>
        </w:r>
        <w:r w:rsidR="0012005E">
          <w:rPr>
            <w:noProof/>
            <w:webHidden/>
          </w:rPr>
          <w:fldChar w:fldCharType="separate"/>
        </w:r>
        <w:r w:rsidR="0012005E">
          <w:rPr>
            <w:noProof/>
            <w:webHidden/>
          </w:rPr>
          <w:t>2</w:t>
        </w:r>
        <w:r w:rsidR="0012005E">
          <w:rPr>
            <w:noProof/>
            <w:webHidden/>
          </w:rPr>
          <w:fldChar w:fldCharType="end"/>
        </w:r>
      </w:hyperlink>
    </w:p>
    <w:p w14:paraId="2120AD4F" w14:textId="4D0EBB17" w:rsidR="0012005E" w:rsidRDefault="00000000">
      <w:pPr>
        <w:pStyle w:val="TOC3"/>
        <w:tabs>
          <w:tab w:val="right" w:leader="dot" w:pos="9344"/>
        </w:tabs>
        <w:rPr>
          <w:rFonts w:asciiTheme="minorHAnsi" w:eastAsiaTheme="minorEastAsia" w:hAnsiTheme="minorHAnsi" w:cstheme="minorBidi"/>
          <w:noProof/>
          <w:color w:val="auto"/>
          <w:sz w:val="22"/>
          <w:szCs w:val="22"/>
          <w:lang w:eastAsia="hr-HR"/>
        </w:rPr>
      </w:pPr>
      <w:hyperlink w:anchor="_Toc127741682" w:history="1">
        <w:r w:rsidR="0012005E" w:rsidRPr="00234E73">
          <w:rPr>
            <w:rStyle w:val="Hyperlink"/>
            <w:noProof/>
          </w:rPr>
          <w:t>2.1.1. Klasifikacija</w:t>
        </w:r>
        <w:r w:rsidR="0012005E">
          <w:rPr>
            <w:noProof/>
            <w:webHidden/>
          </w:rPr>
          <w:tab/>
        </w:r>
        <w:r w:rsidR="0012005E">
          <w:rPr>
            <w:noProof/>
            <w:webHidden/>
          </w:rPr>
          <w:fldChar w:fldCharType="begin"/>
        </w:r>
        <w:r w:rsidR="0012005E">
          <w:rPr>
            <w:noProof/>
            <w:webHidden/>
          </w:rPr>
          <w:instrText xml:space="preserve"> PAGEREF _Toc127741682 \h </w:instrText>
        </w:r>
        <w:r w:rsidR="0012005E">
          <w:rPr>
            <w:noProof/>
            <w:webHidden/>
          </w:rPr>
        </w:r>
        <w:r w:rsidR="0012005E">
          <w:rPr>
            <w:noProof/>
            <w:webHidden/>
          </w:rPr>
          <w:fldChar w:fldCharType="separate"/>
        </w:r>
        <w:r w:rsidR="0012005E">
          <w:rPr>
            <w:noProof/>
            <w:webHidden/>
          </w:rPr>
          <w:t>2</w:t>
        </w:r>
        <w:r w:rsidR="0012005E">
          <w:rPr>
            <w:noProof/>
            <w:webHidden/>
          </w:rPr>
          <w:fldChar w:fldCharType="end"/>
        </w:r>
      </w:hyperlink>
    </w:p>
    <w:p w14:paraId="7DA57B60" w14:textId="3294C285" w:rsidR="0012005E" w:rsidRDefault="00000000">
      <w:pPr>
        <w:pStyle w:val="TOC3"/>
        <w:tabs>
          <w:tab w:val="right" w:leader="dot" w:pos="9344"/>
        </w:tabs>
        <w:rPr>
          <w:rFonts w:asciiTheme="minorHAnsi" w:eastAsiaTheme="minorEastAsia" w:hAnsiTheme="minorHAnsi" w:cstheme="minorBidi"/>
          <w:noProof/>
          <w:color w:val="auto"/>
          <w:sz w:val="22"/>
          <w:szCs w:val="22"/>
          <w:lang w:eastAsia="hr-HR"/>
        </w:rPr>
      </w:pPr>
      <w:hyperlink w:anchor="_Toc127741683" w:history="1">
        <w:r w:rsidR="0012005E" w:rsidRPr="00234E73">
          <w:rPr>
            <w:rStyle w:val="Hyperlink"/>
            <w:noProof/>
          </w:rPr>
          <w:t>2.1.2. Neuronska mreža</w:t>
        </w:r>
        <w:r w:rsidR="0012005E">
          <w:rPr>
            <w:noProof/>
            <w:webHidden/>
          </w:rPr>
          <w:tab/>
        </w:r>
        <w:r w:rsidR="0012005E">
          <w:rPr>
            <w:noProof/>
            <w:webHidden/>
          </w:rPr>
          <w:fldChar w:fldCharType="begin"/>
        </w:r>
        <w:r w:rsidR="0012005E">
          <w:rPr>
            <w:noProof/>
            <w:webHidden/>
          </w:rPr>
          <w:instrText xml:space="preserve"> PAGEREF _Toc127741683 \h </w:instrText>
        </w:r>
        <w:r w:rsidR="0012005E">
          <w:rPr>
            <w:noProof/>
            <w:webHidden/>
          </w:rPr>
        </w:r>
        <w:r w:rsidR="0012005E">
          <w:rPr>
            <w:noProof/>
            <w:webHidden/>
          </w:rPr>
          <w:fldChar w:fldCharType="separate"/>
        </w:r>
        <w:r w:rsidR="0012005E">
          <w:rPr>
            <w:noProof/>
            <w:webHidden/>
          </w:rPr>
          <w:t>3</w:t>
        </w:r>
        <w:r w:rsidR="0012005E">
          <w:rPr>
            <w:noProof/>
            <w:webHidden/>
          </w:rPr>
          <w:fldChar w:fldCharType="end"/>
        </w:r>
      </w:hyperlink>
    </w:p>
    <w:p w14:paraId="507AFD3F" w14:textId="349CA819" w:rsidR="0012005E" w:rsidRDefault="00000000">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84" w:history="1">
        <w:r w:rsidR="0012005E" w:rsidRPr="00234E73">
          <w:rPr>
            <w:rStyle w:val="Hyperlink"/>
            <w:noProof/>
          </w:rPr>
          <w:t>3. IZRADA PROJEKTA ZA PREPOZNAVANJE ZVUKA PSA I MAČKE</w:t>
        </w:r>
        <w:r w:rsidR="0012005E">
          <w:rPr>
            <w:noProof/>
            <w:webHidden/>
          </w:rPr>
          <w:tab/>
        </w:r>
        <w:r w:rsidR="0012005E">
          <w:rPr>
            <w:noProof/>
            <w:webHidden/>
          </w:rPr>
          <w:fldChar w:fldCharType="begin"/>
        </w:r>
        <w:r w:rsidR="0012005E">
          <w:rPr>
            <w:noProof/>
            <w:webHidden/>
          </w:rPr>
          <w:instrText xml:space="preserve"> PAGEREF _Toc127741684 \h </w:instrText>
        </w:r>
        <w:r w:rsidR="0012005E">
          <w:rPr>
            <w:noProof/>
            <w:webHidden/>
          </w:rPr>
        </w:r>
        <w:r w:rsidR="0012005E">
          <w:rPr>
            <w:noProof/>
            <w:webHidden/>
          </w:rPr>
          <w:fldChar w:fldCharType="separate"/>
        </w:r>
        <w:r w:rsidR="0012005E">
          <w:rPr>
            <w:noProof/>
            <w:webHidden/>
          </w:rPr>
          <w:t>4</w:t>
        </w:r>
        <w:r w:rsidR="0012005E">
          <w:rPr>
            <w:noProof/>
            <w:webHidden/>
          </w:rPr>
          <w:fldChar w:fldCharType="end"/>
        </w:r>
      </w:hyperlink>
    </w:p>
    <w:p w14:paraId="19523EF8" w14:textId="0CCB8644" w:rsidR="0012005E" w:rsidRDefault="00000000">
      <w:pPr>
        <w:pStyle w:val="TOC2"/>
        <w:tabs>
          <w:tab w:val="right" w:leader="dot" w:pos="9344"/>
        </w:tabs>
        <w:rPr>
          <w:rFonts w:asciiTheme="minorHAnsi" w:eastAsiaTheme="minorEastAsia" w:hAnsiTheme="minorHAnsi" w:cstheme="minorBidi"/>
          <w:b w:val="0"/>
          <w:bCs w:val="0"/>
          <w:noProof/>
          <w:color w:val="auto"/>
          <w:lang w:eastAsia="hr-HR"/>
        </w:rPr>
      </w:pPr>
      <w:hyperlink w:anchor="_Toc127741685" w:history="1">
        <w:r w:rsidR="0012005E" w:rsidRPr="00234E73">
          <w:rPr>
            <w:rStyle w:val="Hyperlink"/>
            <w:noProof/>
          </w:rPr>
          <w:t>3.1. Podatci za treniranje</w:t>
        </w:r>
        <w:r w:rsidR="0012005E">
          <w:rPr>
            <w:noProof/>
            <w:webHidden/>
          </w:rPr>
          <w:tab/>
        </w:r>
        <w:r w:rsidR="0012005E">
          <w:rPr>
            <w:noProof/>
            <w:webHidden/>
          </w:rPr>
          <w:fldChar w:fldCharType="begin"/>
        </w:r>
        <w:r w:rsidR="0012005E">
          <w:rPr>
            <w:noProof/>
            <w:webHidden/>
          </w:rPr>
          <w:instrText xml:space="preserve"> PAGEREF _Toc127741685 \h </w:instrText>
        </w:r>
        <w:r w:rsidR="0012005E">
          <w:rPr>
            <w:noProof/>
            <w:webHidden/>
          </w:rPr>
        </w:r>
        <w:r w:rsidR="0012005E">
          <w:rPr>
            <w:noProof/>
            <w:webHidden/>
          </w:rPr>
          <w:fldChar w:fldCharType="separate"/>
        </w:r>
        <w:r w:rsidR="0012005E">
          <w:rPr>
            <w:noProof/>
            <w:webHidden/>
          </w:rPr>
          <w:t>4</w:t>
        </w:r>
        <w:r w:rsidR="0012005E">
          <w:rPr>
            <w:noProof/>
            <w:webHidden/>
          </w:rPr>
          <w:fldChar w:fldCharType="end"/>
        </w:r>
      </w:hyperlink>
    </w:p>
    <w:p w14:paraId="034664D9" w14:textId="3EABE87D" w:rsidR="0012005E" w:rsidRDefault="00000000">
      <w:pPr>
        <w:pStyle w:val="TOC2"/>
        <w:tabs>
          <w:tab w:val="right" w:leader="dot" w:pos="9344"/>
        </w:tabs>
        <w:rPr>
          <w:rFonts w:asciiTheme="minorHAnsi" w:eastAsiaTheme="minorEastAsia" w:hAnsiTheme="minorHAnsi" w:cstheme="minorBidi"/>
          <w:b w:val="0"/>
          <w:bCs w:val="0"/>
          <w:noProof/>
          <w:color w:val="auto"/>
          <w:lang w:eastAsia="hr-HR"/>
        </w:rPr>
      </w:pPr>
      <w:hyperlink w:anchor="_Toc127741686" w:history="1">
        <w:r w:rsidR="0012005E" w:rsidRPr="00234E73">
          <w:rPr>
            <w:rStyle w:val="Hyperlink"/>
            <w:noProof/>
          </w:rPr>
          <w:t>3.2. Model, treniranje i testiranje</w:t>
        </w:r>
        <w:r w:rsidR="0012005E">
          <w:rPr>
            <w:noProof/>
            <w:webHidden/>
          </w:rPr>
          <w:tab/>
        </w:r>
        <w:r w:rsidR="0012005E">
          <w:rPr>
            <w:noProof/>
            <w:webHidden/>
          </w:rPr>
          <w:fldChar w:fldCharType="begin"/>
        </w:r>
        <w:r w:rsidR="0012005E">
          <w:rPr>
            <w:noProof/>
            <w:webHidden/>
          </w:rPr>
          <w:instrText xml:space="preserve"> PAGEREF _Toc127741686 \h </w:instrText>
        </w:r>
        <w:r w:rsidR="0012005E">
          <w:rPr>
            <w:noProof/>
            <w:webHidden/>
          </w:rPr>
        </w:r>
        <w:r w:rsidR="0012005E">
          <w:rPr>
            <w:noProof/>
            <w:webHidden/>
          </w:rPr>
          <w:fldChar w:fldCharType="separate"/>
        </w:r>
        <w:r w:rsidR="0012005E">
          <w:rPr>
            <w:noProof/>
            <w:webHidden/>
          </w:rPr>
          <w:t>5</w:t>
        </w:r>
        <w:r w:rsidR="0012005E">
          <w:rPr>
            <w:noProof/>
            <w:webHidden/>
          </w:rPr>
          <w:fldChar w:fldCharType="end"/>
        </w:r>
      </w:hyperlink>
    </w:p>
    <w:p w14:paraId="3E978783" w14:textId="173DFC03" w:rsidR="0012005E" w:rsidRDefault="00000000">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87" w:history="1">
        <w:r w:rsidR="0012005E" w:rsidRPr="00234E73">
          <w:rPr>
            <w:rStyle w:val="Hyperlink"/>
            <w:noProof/>
          </w:rPr>
          <w:t>4. TESTIRANJE NA VLASTITOM TESTNOM SKUPU</w:t>
        </w:r>
        <w:r w:rsidR="0012005E">
          <w:rPr>
            <w:noProof/>
            <w:webHidden/>
          </w:rPr>
          <w:tab/>
        </w:r>
        <w:r w:rsidR="0012005E">
          <w:rPr>
            <w:noProof/>
            <w:webHidden/>
          </w:rPr>
          <w:fldChar w:fldCharType="begin"/>
        </w:r>
        <w:r w:rsidR="0012005E">
          <w:rPr>
            <w:noProof/>
            <w:webHidden/>
          </w:rPr>
          <w:instrText xml:space="preserve"> PAGEREF _Toc127741687 \h </w:instrText>
        </w:r>
        <w:r w:rsidR="0012005E">
          <w:rPr>
            <w:noProof/>
            <w:webHidden/>
          </w:rPr>
        </w:r>
        <w:r w:rsidR="0012005E">
          <w:rPr>
            <w:noProof/>
            <w:webHidden/>
          </w:rPr>
          <w:fldChar w:fldCharType="separate"/>
        </w:r>
        <w:r w:rsidR="0012005E">
          <w:rPr>
            <w:noProof/>
            <w:webHidden/>
          </w:rPr>
          <w:t>7</w:t>
        </w:r>
        <w:r w:rsidR="0012005E">
          <w:rPr>
            <w:noProof/>
            <w:webHidden/>
          </w:rPr>
          <w:fldChar w:fldCharType="end"/>
        </w:r>
      </w:hyperlink>
    </w:p>
    <w:p w14:paraId="56368CA6" w14:textId="45429823" w:rsidR="0012005E" w:rsidRDefault="00000000">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88" w:history="1">
        <w:r w:rsidR="0012005E" w:rsidRPr="00234E73">
          <w:rPr>
            <w:rStyle w:val="Hyperlink"/>
            <w:noProof/>
          </w:rPr>
          <w:t>5. ZAKLJUČAK</w:t>
        </w:r>
        <w:r w:rsidR="0012005E">
          <w:rPr>
            <w:noProof/>
            <w:webHidden/>
          </w:rPr>
          <w:tab/>
        </w:r>
        <w:r w:rsidR="0012005E">
          <w:rPr>
            <w:noProof/>
            <w:webHidden/>
          </w:rPr>
          <w:fldChar w:fldCharType="begin"/>
        </w:r>
        <w:r w:rsidR="0012005E">
          <w:rPr>
            <w:noProof/>
            <w:webHidden/>
          </w:rPr>
          <w:instrText xml:space="preserve"> PAGEREF _Toc127741688 \h </w:instrText>
        </w:r>
        <w:r w:rsidR="0012005E">
          <w:rPr>
            <w:noProof/>
            <w:webHidden/>
          </w:rPr>
        </w:r>
        <w:r w:rsidR="0012005E">
          <w:rPr>
            <w:noProof/>
            <w:webHidden/>
          </w:rPr>
          <w:fldChar w:fldCharType="separate"/>
        </w:r>
        <w:r w:rsidR="0012005E">
          <w:rPr>
            <w:noProof/>
            <w:webHidden/>
          </w:rPr>
          <w:t>9</w:t>
        </w:r>
        <w:r w:rsidR="0012005E">
          <w:rPr>
            <w:noProof/>
            <w:webHidden/>
          </w:rPr>
          <w:fldChar w:fldCharType="end"/>
        </w:r>
      </w:hyperlink>
    </w:p>
    <w:p w14:paraId="05BEA7E8" w14:textId="41F6533E" w:rsidR="0012005E" w:rsidRDefault="00000000">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89" w:history="1">
        <w:r w:rsidR="0012005E" w:rsidRPr="00234E73">
          <w:rPr>
            <w:rStyle w:val="Hyperlink"/>
            <w:noProof/>
          </w:rPr>
          <w:t>LITERATURA</w:t>
        </w:r>
        <w:r w:rsidR="0012005E">
          <w:rPr>
            <w:noProof/>
            <w:webHidden/>
          </w:rPr>
          <w:tab/>
        </w:r>
        <w:r w:rsidR="0012005E">
          <w:rPr>
            <w:noProof/>
            <w:webHidden/>
          </w:rPr>
          <w:fldChar w:fldCharType="begin"/>
        </w:r>
        <w:r w:rsidR="0012005E">
          <w:rPr>
            <w:noProof/>
            <w:webHidden/>
          </w:rPr>
          <w:instrText xml:space="preserve"> PAGEREF _Toc127741689 \h </w:instrText>
        </w:r>
        <w:r w:rsidR="0012005E">
          <w:rPr>
            <w:noProof/>
            <w:webHidden/>
          </w:rPr>
        </w:r>
        <w:r w:rsidR="0012005E">
          <w:rPr>
            <w:noProof/>
            <w:webHidden/>
          </w:rPr>
          <w:fldChar w:fldCharType="separate"/>
        </w:r>
        <w:r w:rsidR="0012005E">
          <w:rPr>
            <w:noProof/>
            <w:webHidden/>
          </w:rPr>
          <w:t>10</w:t>
        </w:r>
        <w:r w:rsidR="0012005E">
          <w:rPr>
            <w:noProof/>
            <w:webHidden/>
          </w:rPr>
          <w:fldChar w:fldCharType="end"/>
        </w:r>
      </w:hyperlink>
    </w:p>
    <w:p w14:paraId="7E3C1C76" w14:textId="0977B938" w:rsidR="0012005E" w:rsidRDefault="00000000">
      <w:pPr>
        <w:pStyle w:val="TOC1"/>
        <w:tabs>
          <w:tab w:val="right" w:leader="dot" w:pos="9344"/>
        </w:tabs>
        <w:rPr>
          <w:rFonts w:asciiTheme="minorHAnsi" w:eastAsiaTheme="minorEastAsia" w:hAnsiTheme="minorHAnsi" w:cstheme="minorBidi"/>
          <w:b w:val="0"/>
          <w:bCs w:val="0"/>
          <w:iCs w:val="0"/>
          <w:noProof/>
          <w:color w:val="auto"/>
          <w:sz w:val="22"/>
          <w:szCs w:val="22"/>
          <w:lang w:eastAsia="hr-HR"/>
        </w:rPr>
      </w:pPr>
      <w:hyperlink w:anchor="_Toc127741690" w:history="1">
        <w:r w:rsidR="0012005E" w:rsidRPr="00234E73">
          <w:rPr>
            <w:rStyle w:val="Hyperlink"/>
            <w:noProof/>
          </w:rPr>
          <w:t>PRILOZI</w:t>
        </w:r>
        <w:r w:rsidR="0012005E">
          <w:rPr>
            <w:noProof/>
            <w:webHidden/>
          </w:rPr>
          <w:tab/>
        </w:r>
        <w:r w:rsidR="0012005E">
          <w:rPr>
            <w:noProof/>
            <w:webHidden/>
          </w:rPr>
          <w:fldChar w:fldCharType="begin"/>
        </w:r>
        <w:r w:rsidR="0012005E">
          <w:rPr>
            <w:noProof/>
            <w:webHidden/>
          </w:rPr>
          <w:instrText xml:space="preserve"> PAGEREF _Toc127741690 \h </w:instrText>
        </w:r>
        <w:r w:rsidR="0012005E">
          <w:rPr>
            <w:noProof/>
            <w:webHidden/>
          </w:rPr>
        </w:r>
        <w:r w:rsidR="0012005E">
          <w:rPr>
            <w:noProof/>
            <w:webHidden/>
          </w:rPr>
          <w:fldChar w:fldCharType="separate"/>
        </w:r>
        <w:r w:rsidR="0012005E">
          <w:rPr>
            <w:noProof/>
            <w:webHidden/>
          </w:rPr>
          <w:t>11</w:t>
        </w:r>
        <w:r w:rsidR="0012005E">
          <w:rPr>
            <w:noProof/>
            <w:webHidden/>
          </w:rPr>
          <w:fldChar w:fldCharType="end"/>
        </w:r>
      </w:hyperlink>
    </w:p>
    <w:p w14:paraId="631CC903" w14:textId="155F0F59" w:rsidR="0012005E" w:rsidRDefault="00000000">
      <w:pPr>
        <w:pStyle w:val="TOC2"/>
        <w:tabs>
          <w:tab w:val="right" w:leader="dot" w:pos="9344"/>
        </w:tabs>
        <w:rPr>
          <w:rFonts w:asciiTheme="minorHAnsi" w:eastAsiaTheme="minorEastAsia" w:hAnsiTheme="minorHAnsi" w:cstheme="minorBidi"/>
          <w:b w:val="0"/>
          <w:bCs w:val="0"/>
          <w:noProof/>
          <w:color w:val="auto"/>
          <w:lang w:eastAsia="hr-HR"/>
        </w:rPr>
      </w:pPr>
      <w:hyperlink w:anchor="_Toc127741691" w:history="1">
        <w:r w:rsidR="0012005E" w:rsidRPr="00234E73">
          <w:rPr>
            <w:rStyle w:val="Hyperlink"/>
            <w:noProof/>
          </w:rPr>
          <w:t>P.1. Izvorni kod aplikacije</w:t>
        </w:r>
        <w:r w:rsidR="0012005E">
          <w:rPr>
            <w:noProof/>
            <w:webHidden/>
          </w:rPr>
          <w:tab/>
        </w:r>
        <w:r w:rsidR="0012005E">
          <w:rPr>
            <w:noProof/>
            <w:webHidden/>
          </w:rPr>
          <w:fldChar w:fldCharType="begin"/>
        </w:r>
        <w:r w:rsidR="0012005E">
          <w:rPr>
            <w:noProof/>
            <w:webHidden/>
          </w:rPr>
          <w:instrText xml:space="preserve"> PAGEREF _Toc127741691 \h </w:instrText>
        </w:r>
        <w:r w:rsidR="0012005E">
          <w:rPr>
            <w:noProof/>
            <w:webHidden/>
          </w:rPr>
        </w:r>
        <w:r w:rsidR="0012005E">
          <w:rPr>
            <w:noProof/>
            <w:webHidden/>
          </w:rPr>
          <w:fldChar w:fldCharType="separate"/>
        </w:r>
        <w:r w:rsidR="0012005E">
          <w:rPr>
            <w:noProof/>
            <w:webHidden/>
          </w:rPr>
          <w:t>11</w:t>
        </w:r>
        <w:r w:rsidR="0012005E">
          <w:rPr>
            <w:noProof/>
            <w:webHidden/>
          </w:rPr>
          <w:fldChar w:fldCharType="end"/>
        </w:r>
      </w:hyperlink>
    </w:p>
    <w:p w14:paraId="7399199F" w14:textId="62585287" w:rsidR="00431A85" w:rsidRDefault="00373C3B" w:rsidP="004C231A">
      <w:r>
        <w:rPr>
          <w:rFonts w:asciiTheme="minorHAnsi" w:hAnsiTheme="minorHAnsi" w:cstheme="minorHAnsi"/>
          <w:b/>
          <w:bCs/>
          <w:i/>
          <w:iCs/>
          <w:color w:val="000000" w:themeColor="text1"/>
          <w:szCs w:val="24"/>
        </w:rPr>
        <w:fldChar w:fldCharType="end"/>
      </w:r>
    </w:p>
    <w:p w14:paraId="61D89400" w14:textId="77777777" w:rsidR="005A532A" w:rsidRPr="005A532A" w:rsidRDefault="005A532A" w:rsidP="00AF338D">
      <w:pPr>
        <w:sectPr w:rsidR="005A532A" w:rsidRPr="005A532A" w:rsidSect="00C762FB">
          <w:pgSz w:w="11906" w:h="16838"/>
          <w:pgMar w:top="1418" w:right="1134" w:bottom="1418" w:left="1418" w:header="709" w:footer="1094" w:gutter="0"/>
          <w:cols w:space="708"/>
          <w:docGrid w:linePitch="360"/>
        </w:sectPr>
      </w:pPr>
    </w:p>
    <w:p w14:paraId="4CB2AAE0" w14:textId="76FC16C0" w:rsidR="009D53E2" w:rsidRDefault="00431A85" w:rsidP="00CE4BDD">
      <w:pPr>
        <w:pStyle w:val="Heading1"/>
      </w:pPr>
      <w:bookmarkStart w:id="0" w:name="_Toc127741679"/>
      <w:r w:rsidRPr="00CE4BDD">
        <w:lastRenderedPageBreak/>
        <w:t>UVOD</w:t>
      </w:r>
      <w:bookmarkEnd w:id="0"/>
      <w:r w:rsidRPr="00CE4BDD">
        <w:t xml:space="preserve"> </w:t>
      </w:r>
    </w:p>
    <w:p w14:paraId="0D0F2E19" w14:textId="77777777" w:rsidR="00A20FB9" w:rsidRDefault="00A20FB9" w:rsidP="00A20FB9">
      <w:r w:rsidRPr="00A20FB9">
        <w:t>U ovom seminarskom radu obrađuje se projektni zadatak prepoznavanja zvuka pas i mač</w:t>
      </w:r>
      <w:r>
        <w:t xml:space="preserve">ke. </w:t>
      </w:r>
      <w:r w:rsidRPr="00A20FB9">
        <w:t xml:space="preserve">Za ovaj projekat će se koristiti Python, popularni programski jezik za znanstveno računanje, analizu podataka i strojno učenje, kao i </w:t>
      </w:r>
      <w:proofErr w:type="spellStart"/>
      <w:r w:rsidRPr="00A20FB9">
        <w:t>Anaconda</w:t>
      </w:r>
      <w:proofErr w:type="spellEnd"/>
      <w:r w:rsidRPr="00A20FB9">
        <w:t>, razvojno okruženje koje nudi sve potrebne alate i biblioteke za razvoj strojnog učenja. Korištenje nadziranog učenja podrazumijeva upotrebu klasifikacijskih algoritama i neuronskih mreža kako bi se prepoznali uzorci u podacima, što je osnova za razvoj algoritma za prepoznavanje zvuka pasa i mačaka.</w:t>
      </w:r>
      <w:r>
        <w:t xml:space="preserve"> </w:t>
      </w:r>
    </w:p>
    <w:p w14:paraId="4001B7D0" w14:textId="4EC9A3FF" w:rsidR="00A20FB9" w:rsidRDefault="00A20FB9" w:rsidP="00A20FB9">
      <w:r w:rsidRPr="00A20FB9">
        <w:t>U ovom radu će se detaljno opisati postupak pripreme podataka, treniranja i testiranja algoritma, te će se analizirati dobiveni rezultati.</w:t>
      </w:r>
      <w:r>
        <w:t xml:space="preserve"> </w:t>
      </w:r>
      <w:r w:rsidRPr="00A20FB9">
        <w:t xml:space="preserve">Korištenjem skupa podataka preuzetog iz platforme </w:t>
      </w:r>
      <w:proofErr w:type="spellStart"/>
      <w:r w:rsidRPr="00A20FB9">
        <w:t>Kaggle</w:t>
      </w:r>
      <w:proofErr w:type="spellEnd"/>
      <w:r w:rsidR="000C669C">
        <w:t xml:space="preserve"> [1]</w:t>
      </w:r>
      <w:r w:rsidRPr="00A20FB9">
        <w:t xml:space="preserve">, algoritam će se trenirati na velikom broju primjera, te će se zatim testirati na dodatnom </w:t>
      </w:r>
      <w:r>
        <w:t xml:space="preserve">vlastitom </w:t>
      </w:r>
      <w:r w:rsidRPr="00A20FB9">
        <w:t>testnom skupu</w:t>
      </w:r>
      <w:r>
        <w:t xml:space="preserve"> podataka.</w:t>
      </w:r>
    </w:p>
    <w:p w14:paraId="2AB4B2EE" w14:textId="5ACECEA7" w:rsidR="00A20FB9" w:rsidRDefault="00A20FB9" w:rsidP="00A20FB9">
      <w:r w:rsidRPr="00A20FB9">
        <w:t>Cilj ovog projekta je razviti precizan i pouzdan sustav prepoznavanja zvuka pasa i mačaka, što može imati primjenu u mnogim područjima, poput nadzora sigurnosti ili kontrole buke.</w:t>
      </w:r>
    </w:p>
    <w:p w14:paraId="4ADACBDC" w14:textId="46CBA60A" w:rsidR="00A95D00" w:rsidRDefault="00A95D00" w:rsidP="00A20FB9"/>
    <w:p w14:paraId="0DADB5C9" w14:textId="7012DFB0" w:rsidR="00A95D00" w:rsidRDefault="00A95D00" w:rsidP="00A20FB9"/>
    <w:p w14:paraId="1F1C66F7" w14:textId="0A9C196E" w:rsidR="00A95D00" w:rsidRDefault="00A95D00" w:rsidP="00A20FB9"/>
    <w:p w14:paraId="21884351" w14:textId="6A255EBE" w:rsidR="00A95D00" w:rsidRDefault="00A95D00" w:rsidP="00A20FB9"/>
    <w:p w14:paraId="36B09F9A" w14:textId="695138BF" w:rsidR="00A95D00" w:rsidRDefault="00A95D00" w:rsidP="00A20FB9"/>
    <w:p w14:paraId="6BFAD7E4" w14:textId="35E163A7" w:rsidR="00A95D00" w:rsidRDefault="00A95D00" w:rsidP="00A20FB9"/>
    <w:p w14:paraId="22B8BEC8" w14:textId="63ED9E39" w:rsidR="00A95D00" w:rsidRDefault="00A95D00" w:rsidP="00A20FB9"/>
    <w:p w14:paraId="2DDBEE10" w14:textId="0E661073" w:rsidR="00A95D00" w:rsidRDefault="00A95D00" w:rsidP="00A20FB9"/>
    <w:p w14:paraId="7C91C3E5" w14:textId="1D7F2C85" w:rsidR="00A95D00" w:rsidRDefault="00A95D00" w:rsidP="00A20FB9"/>
    <w:p w14:paraId="26BBD65B" w14:textId="5FBEC5AD" w:rsidR="00A95D00" w:rsidRDefault="00A95D00" w:rsidP="00A20FB9"/>
    <w:p w14:paraId="34B271B0" w14:textId="77777777" w:rsidR="00A95D00" w:rsidRPr="00A20FB9" w:rsidRDefault="00A95D00" w:rsidP="00A20FB9"/>
    <w:p w14:paraId="7864902A" w14:textId="0598EA92" w:rsidR="007E15FB" w:rsidRDefault="007E15FB" w:rsidP="007E15FB">
      <w:pPr>
        <w:pStyle w:val="Heading1"/>
      </w:pPr>
      <w:bookmarkStart w:id="1" w:name="_Toc127741680"/>
      <w:r>
        <w:lastRenderedPageBreak/>
        <w:t>KORIŠTENJE TEHNOLOGIJE I ALATI</w:t>
      </w:r>
      <w:bookmarkEnd w:id="1"/>
    </w:p>
    <w:p w14:paraId="566B88E0" w14:textId="273BE87F" w:rsidR="00A95D00" w:rsidRDefault="00A95D00" w:rsidP="00A95D00">
      <w:r w:rsidRPr="00A95D00">
        <w:t xml:space="preserve">U ovom projektnom zadatku, korištene su razne tehnologije i alati kako bi se razvio sustav za prepoznavanje zvuka pasa i mačaka. Prije svega, za razvoj projekta korišten je Python, popularni programski jezik za znanstveno računanje, analizu podataka i strojno učenje. Kako bi se olakšao razvoj i rad na projektu, korišteno je razvojno okruženje </w:t>
      </w:r>
      <w:proofErr w:type="spellStart"/>
      <w:r w:rsidRPr="00A95D00">
        <w:t>Anaconda</w:t>
      </w:r>
      <w:proofErr w:type="spellEnd"/>
      <w:r w:rsidRPr="00A95D00">
        <w:t xml:space="preserve"> koje nudi sve potrebne alate i biblioteke za razvoj strojnog učenja.</w:t>
      </w:r>
      <w:r>
        <w:t xml:space="preserve"> </w:t>
      </w:r>
      <w:r w:rsidRPr="00A95D00">
        <w:t xml:space="preserve">Za izradu projekta korišten je interaktivni radni okvir </w:t>
      </w:r>
      <w:proofErr w:type="spellStart"/>
      <w:r w:rsidRPr="00A95D00">
        <w:t>Jupyter</w:t>
      </w:r>
      <w:proofErr w:type="spellEnd"/>
      <w:r w:rsidRPr="00A95D00">
        <w:t xml:space="preserve"> </w:t>
      </w:r>
      <w:proofErr w:type="spellStart"/>
      <w:r w:rsidRPr="00A95D00">
        <w:t>Notebook</w:t>
      </w:r>
      <w:proofErr w:type="spellEnd"/>
      <w:r w:rsidRPr="00A95D00">
        <w:t xml:space="preserve"> koji omogućava brzo eksperimentiranje, dokumentiranje i vizualizaciju podataka. Korišteno je nadzirano učenje u kojem su podaci označeni, te klasifikacija i neuronske mreže za prepoznavanje uzoraka u podacima.</w:t>
      </w:r>
      <w:r>
        <w:t xml:space="preserve"> </w:t>
      </w:r>
      <w:r w:rsidRPr="00A95D00">
        <w:t xml:space="preserve">Kako bi se testirala učinkovitost algoritma, korišteni su skupovi podataka preuzeti s platforme </w:t>
      </w:r>
      <w:proofErr w:type="spellStart"/>
      <w:r w:rsidRPr="00A95D00">
        <w:t>Kaggle</w:t>
      </w:r>
      <w:proofErr w:type="spellEnd"/>
      <w:r w:rsidRPr="00A95D00">
        <w:t>. Također,</w:t>
      </w:r>
      <w:r>
        <w:t xml:space="preserve"> dodan je </w:t>
      </w:r>
      <w:r w:rsidRPr="00A95D00">
        <w:t xml:space="preserve">vlastiti testni skup podataka kako bi se dalje evaluirala performansa algoritma. </w:t>
      </w:r>
    </w:p>
    <w:p w14:paraId="405319A4" w14:textId="77777777" w:rsidR="00A95D00" w:rsidRPr="00A95D00" w:rsidRDefault="00A95D00" w:rsidP="00A95D00"/>
    <w:p w14:paraId="5922C2F3" w14:textId="3CC03FBC" w:rsidR="007E15FB" w:rsidRDefault="007E15FB" w:rsidP="007E15FB">
      <w:pPr>
        <w:pStyle w:val="Heading2"/>
      </w:pPr>
      <w:bookmarkStart w:id="2" w:name="_Toc127741681"/>
      <w:r>
        <w:t>Nadzirano učenje</w:t>
      </w:r>
      <w:bookmarkEnd w:id="2"/>
    </w:p>
    <w:p w14:paraId="3B32B49F" w14:textId="16C683A9" w:rsidR="00A95D00" w:rsidRDefault="00A95D00" w:rsidP="00A95D00">
      <w:r>
        <w:t xml:space="preserve">Nadzirano učenje </w:t>
      </w:r>
      <w:r w:rsidR="000C669C">
        <w:t xml:space="preserve">[2] </w:t>
      </w:r>
      <w:r>
        <w:t>je jedan od najčešćih oblika strojnog učenja koji se koristi za klasifikaciju, regresiju i predviđanje. Ovaj pristup koristi označene podatke za treniranje algoritama strojnog učenja tako da se nauče klasificirati nove primjere. To znači da je nadzirano učenje proces u kojem algoritam uči kako povezati ulazne podatke s izlaznim podacima na temelju skupa primjera za učenje.</w:t>
      </w:r>
    </w:p>
    <w:p w14:paraId="3659DE1F" w14:textId="44F6AFF9" w:rsidR="00A95D00" w:rsidRDefault="00A95D00" w:rsidP="00A95D00">
      <w:r>
        <w:t>U praksi, ovaj pristup uključuje pripremu podataka za učenje, izbor i oblikovanje značajki, odabir odgovarajućeg modela za klasifikaciju i treniranje modela na označenim primjerima. Nakon što je model treniran, testira se na neoznačenim primjerima kako bi se procijenila njegova točnost i učinkovitost. Nadzirano učenje se koristi u mnogim primjenama, uključujući prepoznavanje slika, prepoznavanje govora, klasifikaciju tekstova, predviđanje cijena i još mnogo toga.</w:t>
      </w:r>
    </w:p>
    <w:p w14:paraId="46C9C636" w14:textId="77777777" w:rsidR="001C052B" w:rsidRPr="00A95D00" w:rsidRDefault="001C052B" w:rsidP="00A95D00"/>
    <w:p w14:paraId="206B8865" w14:textId="57A8D020" w:rsidR="001C052B" w:rsidRPr="001C052B" w:rsidRDefault="007E15FB" w:rsidP="001C052B">
      <w:pPr>
        <w:pStyle w:val="Heading3"/>
      </w:pPr>
      <w:bookmarkStart w:id="3" w:name="_Toc127741682"/>
      <w:r>
        <w:t>Klasifikacija</w:t>
      </w:r>
      <w:bookmarkEnd w:id="3"/>
    </w:p>
    <w:p w14:paraId="3AF39929" w14:textId="74D52069" w:rsidR="001C052B" w:rsidRDefault="001C052B" w:rsidP="001C052B">
      <w:r>
        <w:t xml:space="preserve">Klasifikacija </w:t>
      </w:r>
      <w:r w:rsidR="000C669C">
        <w:t xml:space="preserve">[3] </w:t>
      </w:r>
      <w:r>
        <w:t xml:space="preserve">je jedan od najčešćih zadataka u nadziranom učenju, a odnosi se na proces kategoriziranja ulaznih podataka u diskretne klase ili kategorije. U ovom pristupu, model strojnog učenja uči kako klasificirati nove primjere na temelju skupa primjera za učenje, gdje su ulazni podaci povezani s odgovarajućim izlaznim klasama. Na primjer, možemo trenirati model koji će </w:t>
      </w:r>
      <w:r>
        <w:lastRenderedPageBreak/>
        <w:t>razlikovati zvukove psa od zvuka mačke. U tom slučaju, model bi naučio kako klasificirati nove zvukove kao pas ili mačku na temelju značajki koje su naučene tijekom treniranja.</w:t>
      </w:r>
    </w:p>
    <w:p w14:paraId="09AE0AFA" w14:textId="1A758AA8" w:rsidR="001C052B" w:rsidRDefault="001C052B" w:rsidP="001C052B">
      <w:r>
        <w:t>U procesu klasifikacije, algoritam strojnog učenja prolazi kroz skup značajki koji su izvađeni iz ulaznih podataka kako bi odlučio koju klasu dodijeliti novom primjeru. Algoritam se uči na primjerima za učenje, povezujući ulazne značajke s odgovarajućim klasama. Kada se primijeni na nove primjere, model klasificira ulazne podatke u jednu od naučenih klasa.</w:t>
      </w:r>
    </w:p>
    <w:p w14:paraId="12904E0E" w14:textId="74E7D476" w:rsidR="001C052B" w:rsidRPr="001C052B" w:rsidRDefault="001C052B" w:rsidP="001C052B">
      <w:r>
        <w:t>Klasifikacija se koristi u mnogim primjenama strojnog učenja, uključujući prepoznavanje slika, klasifikaciju teksta, dijagnostiku medicinskih podataka i još mnogo toga.</w:t>
      </w:r>
    </w:p>
    <w:p w14:paraId="064A8830" w14:textId="02453D1C" w:rsidR="007E15FB" w:rsidRDefault="007E15FB" w:rsidP="007E15FB">
      <w:pPr>
        <w:pStyle w:val="Heading3"/>
      </w:pPr>
      <w:bookmarkStart w:id="4" w:name="_Toc127741683"/>
      <w:r>
        <w:t>Neuronska mreža</w:t>
      </w:r>
      <w:bookmarkEnd w:id="4"/>
    </w:p>
    <w:p w14:paraId="28EE8EEF" w14:textId="16744FD2" w:rsidR="001C052B" w:rsidRDefault="001C052B" w:rsidP="001C052B">
      <w:r>
        <w:t xml:space="preserve">Neuronska mreža </w:t>
      </w:r>
      <w:r w:rsidR="000C669C">
        <w:t xml:space="preserve">[4] </w:t>
      </w:r>
      <w:r>
        <w:t>je vrsta algoritma strojnog učenja koji je inspiriran načinom na koji radi ljudski mozak. Neuronske mreže sastoje se od više slojeva neurona koji su povezani zajedno i mogu se koristiti za rješavanje složenih problema poput klasifikacije, regresije i predviđanja.</w:t>
      </w:r>
    </w:p>
    <w:p w14:paraId="65FA908B" w14:textId="4CC0B369" w:rsidR="001C052B" w:rsidRDefault="001C052B" w:rsidP="001C052B">
      <w:r>
        <w:t>Neuronske mreže se sastoje od tri glavna dijela: ulazni sloj, skriveni slojevi i izlazni sloj. Ulazni sloj prima ulazne podatke koji se prenose kroz skriveni sloj, gdje se značajke podataka izvlače i obrađuju. Izlazni sloj potom generira izlazne vrijednosti ili klasifikaciju.</w:t>
      </w:r>
    </w:p>
    <w:p w14:paraId="78E964B9" w14:textId="17AF93D8" w:rsidR="001C052B" w:rsidRDefault="001C052B" w:rsidP="001C052B">
      <w:r>
        <w:t>Svaki neuron u neuronskoj mreži obično ima svoje težine koje se prilagođavaju tijekom treniranja kako bi se poboljšala točnost klasifikacije. Treniranje se obično vrši pomoću algoritama gradijentnog spusta, koji minimiziraju pogrešku klasifikacije u skupu za učenje.</w:t>
      </w:r>
    </w:p>
    <w:p w14:paraId="35461AB6" w14:textId="37207FFB" w:rsidR="001C052B" w:rsidRDefault="001C052B" w:rsidP="001C052B">
      <w:r>
        <w:t>Neuronske mreže se mogu koristiti za razne zadatke strojnog učenja, uključujući prepoznavanje slika, klasifikaciju teksta, dijagnostiku medicinskih podataka, preporučivanje sadržaja, i još mnogo toga. Uz odgovarajuću arhitekturu i treniranje, neuronske mreže mogu postići visoku točnost klasifikacije na složenim zadacima.</w:t>
      </w:r>
    </w:p>
    <w:p w14:paraId="74DA8497" w14:textId="727753CC" w:rsidR="00DB2C15" w:rsidRDefault="00DB2C15" w:rsidP="001C052B"/>
    <w:p w14:paraId="66D6BBEF" w14:textId="6611250A" w:rsidR="00DB2C15" w:rsidRDefault="00DB2C15" w:rsidP="001C052B"/>
    <w:p w14:paraId="3961C72D" w14:textId="2A50BCF9" w:rsidR="00DB2C15" w:rsidRDefault="00DB2C15" w:rsidP="001C052B"/>
    <w:p w14:paraId="766E540D" w14:textId="77777777" w:rsidR="00DB2C15" w:rsidRPr="001C052B" w:rsidRDefault="00DB2C15" w:rsidP="001C052B"/>
    <w:p w14:paraId="7D5B5DDB" w14:textId="11954E8E" w:rsidR="007E15FB" w:rsidRDefault="007E15FB" w:rsidP="007E15FB">
      <w:pPr>
        <w:pStyle w:val="Heading1"/>
      </w:pPr>
      <w:bookmarkStart w:id="5" w:name="_Toc127741684"/>
      <w:r>
        <w:lastRenderedPageBreak/>
        <w:t>IZRADA PROJEKTA</w:t>
      </w:r>
      <w:r w:rsidR="0099158F">
        <w:t xml:space="preserve"> ZA PREPOZNAVANJE ZVUKA PSA I MAČKE</w:t>
      </w:r>
      <w:bookmarkEnd w:id="5"/>
    </w:p>
    <w:p w14:paraId="27F346A6" w14:textId="560BDF6F" w:rsidR="00B508C4" w:rsidRPr="00B508C4" w:rsidRDefault="00B508C4" w:rsidP="00B508C4">
      <w:r w:rsidRPr="00B508C4">
        <w:t xml:space="preserve">Ovo je seminarski rad o prepoznavanju zvuka pasa i mačaka u Pythonu. Projektni rad koristi bazu podataka s </w:t>
      </w:r>
      <w:proofErr w:type="spellStart"/>
      <w:r w:rsidRPr="00B508C4">
        <w:t>Kagglea</w:t>
      </w:r>
      <w:proofErr w:type="spellEnd"/>
      <w:r w:rsidRPr="00B508C4">
        <w:t xml:space="preserve"> i vlastitu bazu podataka.</w:t>
      </w:r>
      <w:r>
        <w:t xml:space="preserve"> </w:t>
      </w:r>
      <w:r w:rsidRPr="00B508C4">
        <w:t>Korištene su biblioteke i modeli strojnog učenja, uključujući logističku regresiju, SVM, FNN i LSTM.</w:t>
      </w:r>
      <w:r>
        <w:t xml:space="preserve"> Projekt se može </w:t>
      </w:r>
      <w:r w:rsidR="000D615A">
        <w:t>razdijelit</w:t>
      </w:r>
      <w:r>
        <w:t xml:space="preserve"> na tri osnovna koraka, kao što su ekstrakcija značajki zvuka  uz pomoć biblioteke </w:t>
      </w:r>
      <w:proofErr w:type="spellStart"/>
      <w:r w:rsidRPr="00B508C4">
        <w:rPr>
          <w:i/>
          <w:iCs/>
        </w:rPr>
        <w:t>librosa</w:t>
      </w:r>
      <w:proofErr w:type="spellEnd"/>
      <w:r>
        <w:t xml:space="preserve"> koja pretvara zvuk u niz značajki, kao što je </w:t>
      </w:r>
      <w:proofErr w:type="spellStart"/>
      <w:r>
        <w:t>mfcc</w:t>
      </w:r>
      <w:proofErr w:type="spellEnd"/>
      <w:r>
        <w:t xml:space="preserve">, sljedeći korak je priprema podataka za strojno učenje, tu smo koristili </w:t>
      </w:r>
      <w:proofErr w:type="spellStart"/>
      <w:r w:rsidRPr="00B508C4">
        <w:rPr>
          <w:i/>
          <w:iCs/>
        </w:rPr>
        <w:t>LabelEncoder</w:t>
      </w:r>
      <w:proofErr w:type="spellEnd"/>
      <w:r>
        <w:rPr>
          <w:i/>
          <w:iCs/>
        </w:rPr>
        <w:t xml:space="preserve"> </w:t>
      </w:r>
      <w:r>
        <w:t xml:space="preserve">za kodiranje oznake psa i mače u numerički oblik, te </w:t>
      </w:r>
      <w:proofErr w:type="spellStart"/>
      <w:r w:rsidRPr="00B508C4">
        <w:rPr>
          <w:i/>
          <w:iCs/>
        </w:rPr>
        <w:t>train_test_split</w:t>
      </w:r>
      <w:proofErr w:type="spellEnd"/>
      <w:r>
        <w:rPr>
          <w:i/>
          <w:iCs/>
        </w:rPr>
        <w:t xml:space="preserve"> </w:t>
      </w:r>
      <w:r w:rsidRPr="00B508C4">
        <w:t>za podjelu skupa podataka na skupove za treniranje i testiranje</w:t>
      </w:r>
      <w:r>
        <w:t>. Zadnji korak je t</w:t>
      </w:r>
      <w:r w:rsidRPr="00B508C4">
        <w:t>rening i testiranje modela strojnog učenja</w:t>
      </w:r>
      <w:r>
        <w:t>.</w:t>
      </w:r>
      <w:r w:rsidRPr="00B508C4">
        <w:t xml:space="preserve"> U ovom koraku se koriste različiti modeli strojnog učenja, uključujući logističku regresiju, SVM, </w:t>
      </w:r>
      <w:r w:rsidR="00AC3DE5">
        <w:t>dvije vrste FNN-a</w:t>
      </w:r>
      <w:r w:rsidRPr="00B508C4">
        <w:t xml:space="preserve"> i LSTM.</w:t>
      </w:r>
      <w:r w:rsidR="000D615A">
        <w:t xml:space="preserve"> </w:t>
      </w:r>
      <w:r w:rsidR="000D615A" w:rsidRPr="000D615A">
        <w:t xml:space="preserve">Korištena je biblioteka </w:t>
      </w:r>
      <w:proofErr w:type="spellStart"/>
      <w:r w:rsidR="000D615A" w:rsidRPr="000D615A">
        <w:rPr>
          <w:i/>
          <w:iCs/>
        </w:rPr>
        <w:t>scikit-learn</w:t>
      </w:r>
      <w:proofErr w:type="spellEnd"/>
      <w:r w:rsidR="000D615A" w:rsidRPr="000D615A">
        <w:t xml:space="preserve"> za evaluaciju modela, a </w:t>
      </w:r>
      <w:proofErr w:type="spellStart"/>
      <w:r w:rsidR="000D615A" w:rsidRPr="000D615A">
        <w:rPr>
          <w:i/>
          <w:iCs/>
        </w:rPr>
        <w:t>confusion</w:t>
      </w:r>
      <w:proofErr w:type="spellEnd"/>
      <w:r w:rsidR="000D615A" w:rsidRPr="000D615A">
        <w:rPr>
          <w:i/>
          <w:iCs/>
        </w:rPr>
        <w:t xml:space="preserve"> </w:t>
      </w:r>
      <w:proofErr w:type="spellStart"/>
      <w:r w:rsidR="000D615A" w:rsidRPr="000D615A">
        <w:rPr>
          <w:i/>
          <w:iCs/>
        </w:rPr>
        <w:t>matrix</w:t>
      </w:r>
      <w:proofErr w:type="spellEnd"/>
      <w:r w:rsidR="000D615A" w:rsidRPr="000D615A">
        <w:t xml:space="preserve"> i </w:t>
      </w:r>
      <w:proofErr w:type="spellStart"/>
      <w:r w:rsidR="000D615A" w:rsidRPr="000D615A">
        <w:rPr>
          <w:i/>
          <w:iCs/>
        </w:rPr>
        <w:t>classification</w:t>
      </w:r>
      <w:proofErr w:type="spellEnd"/>
      <w:r w:rsidR="000D615A" w:rsidRPr="000D615A">
        <w:rPr>
          <w:i/>
          <w:iCs/>
        </w:rPr>
        <w:t xml:space="preserve"> </w:t>
      </w:r>
      <w:proofErr w:type="spellStart"/>
      <w:r w:rsidR="000D615A" w:rsidRPr="000D615A">
        <w:rPr>
          <w:i/>
          <w:iCs/>
        </w:rPr>
        <w:t>report</w:t>
      </w:r>
      <w:proofErr w:type="spellEnd"/>
      <w:r w:rsidR="000D615A" w:rsidRPr="000D615A">
        <w:t xml:space="preserve"> za vizualizaciju točnosti i performansi modela.</w:t>
      </w:r>
    </w:p>
    <w:p w14:paraId="6AD5291B" w14:textId="0E2325CF" w:rsidR="0099158F" w:rsidRDefault="0099158F" w:rsidP="0099158F">
      <w:pPr>
        <w:pStyle w:val="Heading2"/>
      </w:pPr>
      <w:bookmarkStart w:id="6" w:name="_Toc127741685"/>
      <w:r>
        <w:t>Podatci za treniranje</w:t>
      </w:r>
      <w:bookmarkEnd w:id="6"/>
    </w:p>
    <w:p w14:paraId="756E3B21" w14:textId="459F40C3" w:rsidR="000D615A" w:rsidRDefault="000D615A" w:rsidP="000D615A">
      <w:r>
        <w:t xml:space="preserve">Skup podatak koji smo koristili za treniranje i testiranje su preuzeti sa </w:t>
      </w:r>
      <w:proofErr w:type="spellStart"/>
      <w:r>
        <w:t>kaggle</w:t>
      </w:r>
      <w:proofErr w:type="spellEnd"/>
      <w:r>
        <w:t xml:space="preserve"> stranice, te su učitane u naš projektni zadatak. Skup podataka se sastoji od dvije kategorije zvučnih datoteka, a to su pas ili mačka. Prolaskom kroz skup podataka uzimamo sve datoteke koje su vrste „</w:t>
      </w:r>
      <w:proofErr w:type="spellStart"/>
      <w:r>
        <w:t>wav</w:t>
      </w:r>
      <w:proofErr w:type="spellEnd"/>
      <w:r>
        <w:t>“</w:t>
      </w:r>
      <w:r w:rsidR="00EC5BB8">
        <w:t xml:space="preserve">. To nam je potrebno kako bi </w:t>
      </w:r>
      <w:r w:rsidR="00EC5BB8" w:rsidRPr="00EC5BB8">
        <w:t>i</w:t>
      </w:r>
      <w:r w:rsidR="00EC5BB8">
        <w:t>zvukli</w:t>
      </w:r>
      <w:r w:rsidR="00EC5BB8" w:rsidRPr="00EC5BB8">
        <w:t xml:space="preserve"> oznake iz naziva datoteka u skupu podataka kako bi </w:t>
      </w:r>
      <w:r w:rsidR="00EC5BB8">
        <w:t xml:space="preserve">ih </w:t>
      </w:r>
      <w:r w:rsidR="00EC5BB8" w:rsidRPr="00EC5BB8">
        <w:t xml:space="preserve">se mogle koristiti u procesu </w:t>
      </w:r>
      <w:r w:rsidR="00EC5BB8">
        <w:t xml:space="preserve">strojnog učenja. Za pripremu trening i test podataka koristit ćemo biblioteku </w:t>
      </w:r>
      <w:proofErr w:type="spellStart"/>
      <w:r w:rsidR="00EC5BB8" w:rsidRPr="00EC5BB8">
        <w:rPr>
          <w:i/>
          <w:iCs/>
        </w:rPr>
        <w:t>pandas</w:t>
      </w:r>
      <w:proofErr w:type="spellEnd"/>
      <w:r w:rsidR="00EC5BB8">
        <w:rPr>
          <w:i/>
          <w:iCs/>
        </w:rPr>
        <w:t xml:space="preserve">, </w:t>
      </w:r>
      <w:r w:rsidR="00EC5BB8">
        <w:t xml:space="preserve">kako bi stvorili </w:t>
      </w:r>
      <w:proofErr w:type="spellStart"/>
      <w:r w:rsidR="00EC5BB8">
        <w:t>DataFrame</w:t>
      </w:r>
      <w:proofErr w:type="spellEnd"/>
      <w:r w:rsidR="00EC5BB8">
        <w:t xml:space="preserve"> </w:t>
      </w:r>
      <w:proofErr w:type="spellStart"/>
      <w:r w:rsidR="00EC5BB8" w:rsidRPr="00EC5BB8">
        <w:rPr>
          <w:i/>
          <w:iCs/>
        </w:rPr>
        <w:t>train_data</w:t>
      </w:r>
      <w:proofErr w:type="spellEnd"/>
      <w:r w:rsidR="00EC5BB8">
        <w:t xml:space="preserve"> i </w:t>
      </w:r>
      <w:proofErr w:type="spellStart"/>
      <w:r w:rsidR="00EC5BB8" w:rsidRPr="00EC5BB8">
        <w:rPr>
          <w:i/>
          <w:iCs/>
        </w:rPr>
        <w:t>test_data</w:t>
      </w:r>
      <w:proofErr w:type="spellEnd"/>
      <w:r w:rsidR="00EC5BB8">
        <w:rPr>
          <w:i/>
          <w:iCs/>
        </w:rPr>
        <w:t xml:space="preserve">, </w:t>
      </w:r>
      <w:r w:rsidR="00EC5BB8">
        <w:t xml:space="preserve">koje sadržavaju </w:t>
      </w:r>
      <w:r w:rsidR="00EC5BB8" w:rsidRPr="00EC5BB8">
        <w:t>informacije o putanjama datoteka i njihovim oznakama.</w:t>
      </w:r>
      <w:r w:rsidR="00EC5BB8">
        <w:t xml:space="preserve"> Nadalje, učitavamo </w:t>
      </w:r>
      <w:r w:rsidR="00207456">
        <w:t xml:space="preserve">4 nasumične </w:t>
      </w:r>
      <w:r w:rsidR="00EC5BB8">
        <w:t xml:space="preserve">zvučne </w:t>
      </w:r>
      <w:r w:rsidR="00207456">
        <w:t>datoteke</w:t>
      </w:r>
      <w:r w:rsidR="00EC5BB8">
        <w:t xml:space="preserve"> psa ili mačke kako bi ih vizualno prikazali</w:t>
      </w:r>
      <w:r w:rsidR="00207456">
        <w:t xml:space="preserve"> uz pomoć funkcije</w:t>
      </w:r>
      <w:r w:rsidR="00207456" w:rsidRPr="00207456">
        <w:t xml:space="preserve"> </w:t>
      </w:r>
      <w:proofErr w:type="spellStart"/>
      <w:r w:rsidR="00207456" w:rsidRPr="00207456">
        <w:rPr>
          <w:i/>
          <w:iCs/>
        </w:rPr>
        <w:t>librosa.display.waveshow</w:t>
      </w:r>
      <w:proofErr w:type="spellEnd"/>
      <w:r w:rsidR="00207456" w:rsidRPr="00207456">
        <w:rPr>
          <w:i/>
          <w:iCs/>
        </w:rPr>
        <w:t>()</w:t>
      </w:r>
      <w:r w:rsidR="00207456">
        <w:rPr>
          <w:i/>
          <w:iCs/>
        </w:rPr>
        <w:t xml:space="preserve">. </w:t>
      </w:r>
      <w:r w:rsidR="00965494">
        <w:t xml:space="preserve">Naposljetku, kako bi obradili zvučne datoteke koristit ćemo metodu </w:t>
      </w:r>
      <w:proofErr w:type="spellStart"/>
      <w:r w:rsidR="00965494">
        <w:t>mfcc</w:t>
      </w:r>
      <w:proofErr w:type="spellEnd"/>
      <w:r w:rsidR="00965494">
        <w:t xml:space="preserve"> da bi dobili srednju vrijednost sve datoteke. Zatim ih sve spremamo u </w:t>
      </w:r>
      <w:proofErr w:type="spellStart"/>
      <w:r w:rsidR="00965494" w:rsidRPr="00965494">
        <w:rPr>
          <w:i/>
          <w:iCs/>
        </w:rPr>
        <w:t>mfcc_features_df</w:t>
      </w:r>
      <w:proofErr w:type="spellEnd"/>
      <w:r w:rsidR="00965494" w:rsidRPr="00965494">
        <w:t>, gdje svaki redak sadrži vektorsku reprezentaciju značajki i pripadajuću oznaku klase</w:t>
      </w:r>
      <w:r w:rsidR="00965494">
        <w:t xml:space="preserve">, odnosno x vrijednosti koje nam </w:t>
      </w:r>
      <w:r w:rsidR="00AD1F0C">
        <w:t>predstavljaju</w:t>
      </w:r>
      <w:r w:rsidR="00965494">
        <w:t xml:space="preserve"> ulazne podatke u formatu (210,40)</w:t>
      </w:r>
      <w:r w:rsidR="00AD1F0C">
        <w:t>, te y vrijednosti odnosno izlazni podaci u formatu (210,1)(slika 3.1.).</w:t>
      </w:r>
    </w:p>
    <w:p w14:paraId="09845707" w14:textId="42D67D0E" w:rsidR="00AD1F0C" w:rsidRDefault="00AD1F0C" w:rsidP="00AD1F0C">
      <w:pPr>
        <w:jc w:val="center"/>
      </w:pPr>
      <w:r w:rsidRPr="00AD1F0C">
        <w:rPr>
          <w:noProof/>
        </w:rPr>
        <w:drawing>
          <wp:inline distT="0" distB="0" distL="0" distR="0" wp14:anchorId="59392E94" wp14:editId="01BCCB78">
            <wp:extent cx="4248743" cy="2010056"/>
            <wp:effectExtent l="0" t="0" r="0" b="9525"/>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8"/>
                    <a:stretch>
                      <a:fillRect/>
                    </a:stretch>
                  </pic:blipFill>
                  <pic:spPr>
                    <a:xfrm>
                      <a:off x="0" y="0"/>
                      <a:ext cx="4248743" cy="2010056"/>
                    </a:xfrm>
                    <a:prstGeom prst="rect">
                      <a:avLst/>
                    </a:prstGeom>
                  </pic:spPr>
                </pic:pic>
              </a:graphicData>
            </a:graphic>
          </wp:inline>
        </w:drawing>
      </w:r>
    </w:p>
    <w:p w14:paraId="39886059" w14:textId="356D3672" w:rsidR="00AD1F0C" w:rsidRDefault="00AD1F0C" w:rsidP="00AD1F0C">
      <w:pPr>
        <w:jc w:val="center"/>
        <w:rPr>
          <w:i/>
          <w:iCs/>
        </w:rPr>
      </w:pPr>
      <w:r w:rsidRPr="00AD1F0C">
        <w:rPr>
          <w:b/>
          <w:bCs/>
          <w:i/>
          <w:iCs/>
        </w:rPr>
        <w:lastRenderedPageBreak/>
        <w:t>Slika 3.1</w:t>
      </w:r>
      <w:r w:rsidRPr="00AD1F0C">
        <w:rPr>
          <w:i/>
          <w:iCs/>
        </w:rPr>
        <w:t>. Prikaz</w:t>
      </w:r>
      <w:r>
        <w:t xml:space="preserve"> </w:t>
      </w:r>
      <w:proofErr w:type="spellStart"/>
      <w:r w:rsidRPr="00965494">
        <w:rPr>
          <w:i/>
          <w:iCs/>
        </w:rPr>
        <w:t>mfcc_features_df</w:t>
      </w:r>
      <w:proofErr w:type="spellEnd"/>
    </w:p>
    <w:p w14:paraId="39CE78CC" w14:textId="23C3D849" w:rsidR="00AD1F0C" w:rsidRDefault="00AD1F0C" w:rsidP="00AD1F0C">
      <w:r w:rsidRPr="00AD1F0C">
        <w:t>Nakon toga se podaci za treniranje i testiranje dijele na sk</w:t>
      </w:r>
      <w:r>
        <w:t>upove</w:t>
      </w:r>
      <w:r w:rsidRPr="00AD1F0C">
        <w:t xml:space="preserve"> </w:t>
      </w:r>
      <w:proofErr w:type="spellStart"/>
      <w:r w:rsidRPr="00AD1F0C">
        <w:rPr>
          <w:i/>
          <w:iCs/>
        </w:rPr>
        <w:t>x_train</w:t>
      </w:r>
      <w:proofErr w:type="spellEnd"/>
      <w:r w:rsidRPr="00AD1F0C">
        <w:rPr>
          <w:i/>
          <w:iCs/>
        </w:rPr>
        <w:t xml:space="preserve">, </w:t>
      </w:r>
      <w:proofErr w:type="spellStart"/>
      <w:r w:rsidRPr="00AD1F0C">
        <w:rPr>
          <w:i/>
          <w:iCs/>
        </w:rPr>
        <w:t>x_test</w:t>
      </w:r>
      <w:proofErr w:type="spellEnd"/>
      <w:r w:rsidRPr="00AD1F0C">
        <w:rPr>
          <w:i/>
          <w:iCs/>
        </w:rPr>
        <w:t xml:space="preserve">, </w:t>
      </w:r>
      <w:proofErr w:type="spellStart"/>
      <w:r w:rsidRPr="00AD1F0C">
        <w:rPr>
          <w:i/>
          <w:iCs/>
        </w:rPr>
        <w:t>y_train</w:t>
      </w:r>
      <w:proofErr w:type="spellEnd"/>
      <w:r w:rsidRPr="00AD1F0C">
        <w:t xml:space="preserve"> i </w:t>
      </w:r>
      <w:proofErr w:type="spellStart"/>
      <w:r w:rsidRPr="00AD1F0C">
        <w:rPr>
          <w:i/>
          <w:iCs/>
        </w:rPr>
        <w:t>y_test</w:t>
      </w:r>
      <w:proofErr w:type="spellEnd"/>
      <w:r>
        <w:rPr>
          <w:i/>
          <w:iCs/>
        </w:rPr>
        <w:t>.</w:t>
      </w:r>
      <w:r>
        <w:t xml:space="preserve"> Kako koristimo </w:t>
      </w:r>
      <w:r w:rsidRPr="00AD1F0C">
        <w:t xml:space="preserve">logističku regresiju i SVM klasifikaciju, oznake klase se mijenjaju tako da </w:t>
      </w:r>
      <w:r>
        <w:t xml:space="preserve">pretvaramo iz binarnog zapisa u oblik di nam </w:t>
      </w:r>
      <w:r w:rsidRPr="00AD1F0C">
        <w:t>klasa 'mačka' postaje 1, a klasa 'pas' postaje 0</w:t>
      </w:r>
      <w:r>
        <w:t xml:space="preserve"> (slika 3.2.)</w:t>
      </w:r>
      <w:r w:rsidRPr="00AD1F0C">
        <w:t>.</w:t>
      </w:r>
    </w:p>
    <w:p w14:paraId="2B4D39E5" w14:textId="09E4FBCC" w:rsidR="00AD1F0C" w:rsidRDefault="00AD1F0C" w:rsidP="00AD1F0C">
      <w:pPr>
        <w:jc w:val="center"/>
      </w:pPr>
      <w:r w:rsidRPr="00AD1F0C">
        <w:rPr>
          <w:noProof/>
        </w:rPr>
        <w:drawing>
          <wp:inline distT="0" distB="0" distL="0" distR="0" wp14:anchorId="3EE816B3" wp14:editId="2080D7D6">
            <wp:extent cx="5939790" cy="970915"/>
            <wp:effectExtent l="0" t="0" r="3810" b="635"/>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9"/>
                    <a:stretch>
                      <a:fillRect/>
                    </a:stretch>
                  </pic:blipFill>
                  <pic:spPr>
                    <a:xfrm>
                      <a:off x="0" y="0"/>
                      <a:ext cx="5939790" cy="970915"/>
                    </a:xfrm>
                    <a:prstGeom prst="rect">
                      <a:avLst/>
                    </a:prstGeom>
                  </pic:spPr>
                </pic:pic>
              </a:graphicData>
            </a:graphic>
          </wp:inline>
        </w:drawing>
      </w:r>
    </w:p>
    <w:p w14:paraId="309C666D" w14:textId="2BA0C93B" w:rsidR="00AD1F0C" w:rsidRPr="00827433" w:rsidRDefault="00AD1F0C" w:rsidP="00AD1F0C">
      <w:pPr>
        <w:jc w:val="center"/>
        <w:rPr>
          <w:i/>
          <w:iCs/>
        </w:rPr>
      </w:pPr>
      <w:r w:rsidRPr="00827433">
        <w:rPr>
          <w:b/>
          <w:bCs/>
          <w:i/>
          <w:iCs/>
        </w:rPr>
        <w:t>Slika 3.2</w:t>
      </w:r>
      <w:r w:rsidRPr="00827433">
        <w:rPr>
          <w:i/>
          <w:iCs/>
        </w:rPr>
        <w:t>.</w:t>
      </w:r>
      <w:r w:rsidR="00827433" w:rsidRPr="00827433">
        <w:rPr>
          <w:i/>
          <w:iCs/>
        </w:rPr>
        <w:t xml:space="preserve"> Prikaz podjele podataka</w:t>
      </w:r>
    </w:p>
    <w:p w14:paraId="6066D632" w14:textId="52549D9F" w:rsidR="0099158F" w:rsidRDefault="0099158F" w:rsidP="0099158F">
      <w:pPr>
        <w:pStyle w:val="Heading2"/>
      </w:pPr>
      <w:bookmarkStart w:id="7" w:name="_Toc127741686"/>
      <w:r>
        <w:t>Model, treniranje i testiranje</w:t>
      </w:r>
      <w:bookmarkEnd w:id="7"/>
    </w:p>
    <w:p w14:paraId="132FB7A7" w14:textId="7D111F13" w:rsidR="00827433" w:rsidRDefault="00DD5770" w:rsidP="00827433">
      <w:r>
        <w:t xml:space="preserve">Za treniranje i testiranje danih podataka provodimo kroz pet različitih modela SVM, </w:t>
      </w:r>
      <w:r w:rsidRPr="00B508C4">
        <w:t>logističku regresiju,  FNN, FNN2 i LSTM.</w:t>
      </w:r>
      <w:r>
        <w:t xml:space="preserve"> </w:t>
      </w:r>
      <w:r w:rsidR="00746BC1">
        <w:t xml:space="preserve">U modelu SVM koristim </w:t>
      </w:r>
      <w:proofErr w:type="spellStart"/>
      <w:r w:rsidR="00746BC1" w:rsidRPr="00746BC1">
        <w:rPr>
          <w:i/>
          <w:iCs/>
        </w:rPr>
        <w:t>C_range</w:t>
      </w:r>
      <w:proofErr w:type="spellEnd"/>
      <w:r w:rsidR="00746BC1">
        <w:t xml:space="preserve"> i </w:t>
      </w:r>
      <w:proofErr w:type="spellStart"/>
      <w:r w:rsidR="00746BC1" w:rsidRPr="00746BC1">
        <w:rPr>
          <w:i/>
          <w:iCs/>
        </w:rPr>
        <w:t>gama_range</w:t>
      </w:r>
      <w:proofErr w:type="spellEnd"/>
      <w:r w:rsidR="00746BC1">
        <w:t xml:space="preserve">, te nam je cilj dobiti </w:t>
      </w:r>
      <w:proofErr w:type="spellStart"/>
      <w:r w:rsidR="00746BC1" w:rsidRPr="00746BC1">
        <w:t>hiperravninu</w:t>
      </w:r>
      <w:proofErr w:type="spellEnd"/>
      <w:r w:rsidR="00746BC1" w:rsidRPr="00746BC1">
        <w:t xml:space="preserve"> koja najbolje razdvaja podatke između dvije klase u prostoru značajki. Logistička regresija je algoritam binarne klasifikacije koji koristi logističku funkciju kako bi modelirao vjerojatnost da će se određeni primjerak pripadati jednoj od dvije klase.</w:t>
      </w:r>
      <w:r w:rsidR="00746BC1">
        <w:t xml:space="preserve"> </w:t>
      </w:r>
      <w:r w:rsidR="00746BC1" w:rsidRPr="00746BC1">
        <w:t>FNN (</w:t>
      </w:r>
      <w:proofErr w:type="spellStart"/>
      <w:r w:rsidR="00746BC1" w:rsidRPr="00746BC1">
        <w:t>Feedforward</w:t>
      </w:r>
      <w:proofErr w:type="spellEnd"/>
      <w:r w:rsidR="00746BC1" w:rsidRPr="00746BC1">
        <w:t xml:space="preserve"> </w:t>
      </w:r>
      <w:proofErr w:type="spellStart"/>
      <w:r w:rsidR="00746BC1" w:rsidRPr="00746BC1">
        <w:t>Neural</w:t>
      </w:r>
      <w:proofErr w:type="spellEnd"/>
      <w:r w:rsidR="00746BC1" w:rsidRPr="00746BC1">
        <w:t xml:space="preserve"> Network) je vrsta neuronske mreže koja koristi više slojeva neurona kako bi modelirala složene odnose između ulaznih podataka i ciljne varijable.</w:t>
      </w:r>
      <w:r w:rsidR="00746BC1">
        <w:t xml:space="preserve"> Ulazni podatci su nam veličine 40, te ih množimo sa težinom i prosljeđujemo ih kroz mrežu neurona. </w:t>
      </w:r>
      <w:r w:rsidR="00C95043">
        <w:t>Praksa je pokazala da je</w:t>
      </w:r>
      <w:r w:rsidR="00746BC1">
        <w:t xml:space="preserve"> najbolje  koristiti brojeve na potenciju broja dva kao što su 64, 32, 16, 8, 4, 2.</w:t>
      </w:r>
      <w:r w:rsidR="00C95043">
        <w:t>(slika3.3)</w:t>
      </w:r>
      <w:r w:rsidR="00746BC1">
        <w:t xml:space="preserve"> </w:t>
      </w:r>
      <w:r w:rsidR="00B754FF">
        <w:t>Potom, m</w:t>
      </w:r>
      <w:r w:rsidR="00746BC1">
        <w:t xml:space="preserve">oramo doći do broja dva jer imamo dvije izlazne veličine a to su pas i mačka. </w:t>
      </w:r>
      <w:r w:rsidR="007B7AD1">
        <w:t xml:space="preserve">Kako ne bi došlo do </w:t>
      </w:r>
      <w:proofErr w:type="spellStart"/>
      <w:r w:rsidR="007B7AD1" w:rsidRPr="007B7AD1">
        <w:t>prenaučenj</w:t>
      </w:r>
      <w:r w:rsidR="00B754FF">
        <w:t>a</w:t>
      </w:r>
      <w:proofErr w:type="spellEnd"/>
      <w:r w:rsidR="007B7AD1" w:rsidRPr="007B7AD1">
        <w:t xml:space="preserve"> (engl. </w:t>
      </w:r>
      <w:proofErr w:type="spellStart"/>
      <w:r w:rsidR="007B7AD1" w:rsidRPr="007B7AD1">
        <w:rPr>
          <w:i/>
          <w:iCs/>
        </w:rPr>
        <w:t>overfitting</w:t>
      </w:r>
      <w:proofErr w:type="spellEnd"/>
      <w:r w:rsidR="007B7AD1" w:rsidRPr="007B7AD1">
        <w:t xml:space="preserve">) modela </w:t>
      </w:r>
      <w:r w:rsidR="007B7AD1">
        <w:t xml:space="preserve">koristili smo funkciju </w:t>
      </w:r>
      <w:proofErr w:type="spellStart"/>
      <w:r w:rsidR="007B7AD1" w:rsidRPr="007B7AD1">
        <w:rPr>
          <w:i/>
          <w:iCs/>
        </w:rPr>
        <w:t>EarlyStopping</w:t>
      </w:r>
      <w:proofErr w:type="spellEnd"/>
      <w:r w:rsidR="007B7AD1">
        <w:rPr>
          <w:i/>
          <w:iCs/>
        </w:rPr>
        <w:t xml:space="preserve">. </w:t>
      </w:r>
      <w:r w:rsidR="007B7AD1" w:rsidRPr="007B7AD1">
        <w:t xml:space="preserve">Ovaj postupak prekida treniranje modela kada se postigne određeni kriterij zaustavljanja, kao što je prestanak poboljšanja funkcije gubitka (engl. </w:t>
      </w:r>
      <w:proofErr w:type="spellStart"/>
      <w:r w:rsidR="007B7AD1" w:rsidRPr="00DB2C15">
        <w:rPr>
          <w:i/>
          <w:iCs/>
        </w:rPr>
        <w:t>loss</w:t>
      </w:r>
      <w:proofErr w:type="spellEnd"/>
      <w:r w:rsidR="007B7AD1" w:rsidRPr="00DB2C15">
        <w:rPr>
          <w:i/>
          <w:iCs/>
        </w:rPr>
        <w:t xml:space="preserve"> </w:t>
      </w:r>
      <w:proofErr w:type="spellStart"/>
      <w:r w:rsidR="007B7AD1" w:rsidRPr="00DB2C15">
        <w:rPr>
          <w:i/>
          <w:iCs/>
        </w:rPr>
        <w:t>function</w:t>
      </w:r>
      <w:proofErr w:type="spellEnd"/>
      <w:r w:rsidR="007B7AD1" w:rsidRPr="007B7AD1">
        <w:t>) na skupu za validaciju tijekom nekoliko uzastopnih epoha.</w:t>
      </w:r>
      <w:r w:rsidR="007B7AD1">
        <w:t xml:space="preserve"> Na sličnom principu ra</w:t>
      </w:r>
      <w:r w:rsidR="00B754FF">
        <w:t>d</w:t>
      </w:r>
      <w:r w:rsidR="007B7AD1">
        <w:t>i i metoda FNN</w:t>
      </w:r>
      <w:r w:rsidR="00C95043">
        <w:t>2 samo sa drugim brojem slojeva i neurona</w:t>
      </w:r>
      <w:r w:rsidR="007B7AD1">
        <w:t xml:space="preserve">. Na kraju, </w:t>
      </w:r>
      <w:r w:rsidR="007B7AD1" w:rsidRPr="007B7AD1">
        <w:t>LSTM (</w:t>
      </w:r>
      <w:proofErr w:type="spellStart"/>
      <w:r w:rsidR="007B7AD1" w:rsidRPr="007B7AD1">
        <w:t>Long</w:t>
      </w:r>
      <w:proofErr w:type="spellEnd"/>
      <w:r w:rsidR="007B7AD1" w:rsidRPr="007B7AD1">
        <w:t xml:space="preserve"> Short-</w:t>
      </w:r>
      <w:proofErr w:type="spellStart"/>
      <w:r w:rsidR="007B7AD1" w:rsidRPr="007B7AD1">
        <w:t>Term</w:t>
      </w:r>
      <w:proofErr w:type="spellEnd"/>
      <w:r w:rsidR="007B7AD1" w:rsidRPr="007B7AD1">
        <w:t xml:space="preserve"> </w:t>
      </w:r>
      <w:proofErr w:type="spellStart"/>
      <w:r w:rsidR="007B7AD1" w:rsidRPr="007B7AD1">
        <w:t>Memory</w:t>
      </w:r>
      <w:proofErr w:type="spellEnd"/>
      <w:r w:rsidR="007B7AD1" w:rsidRPr="007B7AD1">
        <w:t>) je vrsta neuronske mreže koja se koristi za obradu sekvencijalnih podataka, kao što su riječi u tekstu ili zvukovi u zvučnom zapisu</w:t>
      </w:r>
      <w:r w:rsidR="007B7AD1">
        <w:t>.</w:t>
      </w:r>
    </w:p>
    <w:p w14:paraId="6531FDD6" w14:textId="2C2F66C8" w:rsidR="00C95043" w:rsidRDefault="00C95043" w:rsidP="00C95043">
      <w:pPr>
        <w:jc w:val="center"/>
      </w:pPr>
      <w:r w:rsidRPr="00C95043">
        <w:rPr>
          <w:noProof/>
        </w:rPr>
        <w:lastRenderedPageBreak/>
        <w:drawing>
          <wp:inline distT="0" distB="0" distL="0" distR="0" wp14:anchorId="674F9E6E" wp14:editId="21FAC39F">
            <wp:extent cx="5939790" cy="2169160"/>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39790" cy="2169160"/>
                    </a:xfrm>
                    <a:prstGeom prst="rect">
                      <a:avLst/>
                    </a:prstGeom>
                  </pic:spPr>
                </pic:pic>
              </a:graphicData>
            </a:graphic>
          </wp:inline>
        </w:drawing>
      </w:r>
    </w:p>
    <w:p w14:paraId="3186CD17" w14:textId="00EA61A5" w:rsidR="00C95043" w:rsidRPr="00C95043" w:rsidRDefault="00C95043" w:rsidP="00C95043">
      <w:pPr>
        <w:jc w:val="center"/>
        <w:rPr>
          <w:i/>
          <w:iCs/>
        </w:rPr>
      </w:pPr>
      <w:r w:rsidRPr="00C95043">
        <w:rPr>
          <w:b/>
          <w:bCs/>
          <w:i/>
          <w:iCs/>
        </w:rPr>
        <w:t>Slika 3.3</w:t>
      </w:r>
      <w:r w:rsidRPr="00C95043">
        <w:rPr>
          <w:i/>
          <w:iCs/>
        </w:rPr>
        <w:t xml:space="preserve"> prikaz FNN</w:t>
      </w:r>
    </w:p>
    <w:p w14:paraId="1E83C0E2" w14:textId="706E8EB3" w:rsidR="00B754FF" w:rsidRDefault="00B754FF" w:rsidP="00827433">
      <w:r>
        <w:t xml:space="preserve">Nakon prolaska kroz svih pet metoda, te uz pomoć </w:t>
      </w:r>
      <w:proofErr w:type="spellStart"/>
      <w:r w:rsidRPr="000D615A">
        <w:rPr>
          <w:i/>
          <w:iCs/>
        </w:rPr>
        <w:t>confusion</w:t>
      </w:r>
      <w:proofErr w:type="spellEnd"/>
      <w:r w:rsidRPr="000D615A">
        <w:rPr>
          <w:i/>
          <w:iCs/>
        </w:rPr>
        <w:t xml:space="preserve"> </w:t>
      </w:r>
      <w:proofErr w:type="spellStart"/>
      <w:r w:rsidRPr="000D615A">
        <w:rPr>
          <w:i/>
          <w:iCs/>
        </w:rPr>
        <w:t>matrix</w:t>
      </w:r>
      <w:proofErr w:type="spellEnd"/>
      <w:r>
        <w:rPr>
          <w:i/>
          <w:iCs/>
        </w:rPr>
        <w:t xml:space="preserve">, </w:t>
      </w:r>
      <w:proofErr w:type="spellStart"/>
      <w:r w:rsidRPr="000D615A">
        <w:rPr>
          <w:i/>
          <w:iCs/>
        </w:rPr>
        <w:t>classification</w:t>
      </w:r>
      <w:proofErr w:type="spellEnd"/>
      <w:r w:rsidRPr="000D615A">
        <w:rPr>
          <w:i/>
          <w:iCs/>
        </w:rPr>
        <w:t xml:space="preserve"> </w:t>
      </w:r>
      <w:proofErr w:type="spellStart"/>
      <w:r w:rsidRPr="000D615A">
        <w:rPr>
          <w:i/>
          <w:iCs/>
        </w:rPr>
        <w:t>report</w:t>
      </w:r>
      <w:proofErr w:type="spellEnd"/>
      <w:r>
        <w:rPr>
          <w:i/>
          <w:iCs/>
        </w:rPr>
        <w:t xml:space="preserve"> </w:t>
      </w:r>
      <w:r>
        <w:t xml:space="preserve">i </w:t>
      </w:r>
      <w:r w:rsidR="004E4847">
        <w:t xml:space="preserve">prikazivanja </w:t>
      </w:r>
      <w:proofErr w:type="spellStart"/>
      <w:r w:rsidR="004E4847" w:rsidRPr="004E4847">
        <w:rPr>
          <w:i/>
          <w:iCs/>
        </w:rPr>
        <w:t>accuracy</w:t>
      </w:r>
      <w:proofErr w:type="spellEnd"/>
      <w:r w:rsidR="004E4847" w:rsidRPr="004E4847">
        <w:rPr>
          <w:i/>
          <w:iCs/>
        </w:rPr>
        <w:t>-a</w:t>
      </w:r>
      <w:r w:rsidR="004E4847">
        <w:t xml:space="preserve"> i </w:t>
      </w:r>
      <w:proofErr w:type="spellStart"/>
      <w:r w:rsidR="004E4847" w:rsidRPr="004E4847">
        <w:rPr>
          <w:i/>
          <w:iCs/>
        </w:rPr>
        <w:t>loss</w:t>
      </w:r>
      <w:proofErr w:type="spellEnd"/>
      <w:r w:rsidR="004E4847">
        <w:t xml:space="preserve"> funkcija, dolazimo do zaključka da je najbolja metoda LTSM (slika3.</w:t>
      </w:r>
      <w:r w:rsidR="00C95043">
        <w:t>4</w:t>
      </w:r>
      <w:r w:rsidR="004E4847">
        <w:t>), a najgora FNN (slika3.</w:t>
      </w:r>
      <w:r w:rsidR="00C95043">
        <w:t>5</w:t>
      </w:r>
      <w:r w:rsidR="004E4847">
        <w:t>).</w:t>
      </w:r>
    </w:p>
    <w:p w14:paraId="3A3430F0" w14:textId="77777777" w:rsidR="004E4847" w:rsidRDefault="004E4847" w:rsidP="00827433"/>
    <w:p w14:paraId="057AFABA" w14:textId="7F463569" w:rsidR="004E4847" w:rsidRDefault="004E4847" w:rsidP="004E4847">
      <w:pPr>
        <w:jc w:val="center"/>
      </w:pPr>
      <w:r w:rsidRPr="004E4847">
        <w:rPr>
          <w:noProof/>
        </w:rPr>
        <w:drawing>
          <wp:inline distT="0" distB="0" distL="0" distR="0" wp14:anchorId="12A7CA32" wp14:editId="0C79A589">
            <wp:extent cx="1961923" cy="1706880"/>
            <wp:effectExtent l="0" t="0" r="63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84405" cy="1726439"/>
                    </a:xfrm>
                    <a:prstGeom prst="rect">
                      <a:avLst/>
                    </a:prstGeom>
                  </pic:spPr>
                </pic:pic>
              </a:graphicData>
            </a:graphic>
          </wp:inline>
        </w:drawing>
      </w:r>
      <w:r w:rsidRPr="004E4847">
        <w:rPr>
          <w:noProof/>
        </w:rPr>
        <w:drawing>
          <wp:inline distT="0" distB="0" distL="0" distR="0" wp14:anchorId="2C2EDA55" wp14:editId="5A7CC3B8">
            <wp:extent cx="1911497" cy="1217930"/>
            <wp:effectExtent l="0" t="0" r="0" b="127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2"/>
                    <a:stretch>
                      <a:fillRect/>
                    </a:stretch>
                  </pic:blipFill>
                  <pic:spPr>
                    <a:xfrm>
                      <a:off x="0" y="0"/>
                      <a:ext cx="1930813" cy="1230238"/>
                    </a:xfrm>
                    <a:prstGeom prst="rect">
                      <a:avLst/>
                    </a:prstGeom>
                  </pic:spPr>
                </pic:pic>
              </a:graphicData>
            </a:graphic>
          </wp:inline>
        </w:drawing>
      </w:r>
      <w:r w:rsidRPr="004E4847">
        <w:rPr>
          <w:noProof/>
        </w:rPr>
        <w:drawing>
          <wp:inline distT="0" distB="0" distL="0" distR="0" wp14:anchorId="77A7FC80" wp14:editId="6412AE57">
            <wp:extent cx="1783201" cy="1074420"/>
            <wp:effectExtent l="0" t="0" r="762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3"/>
                    <a:stretch>
                      <a:fillRect/>
                    </a:stretch>
                  </pic:blipFill>
                  <pic:spPr>
                    <a:xfrm>
                      <a:off x="0" y="0"/>
                      <a:ext cx="1810576" cy="1090914"/>
                    </a:xfrm>
                    <a:prstGeom prst="rect">
                      <a:avLst/>
                    </a:prstGeom>
                  </pic:spPr>
                </pic:pic>
              </a:graphicData>
            </a:graphic>
          </wp:inline>
        </w:drawing>
      </w:r>
    </w:p>
    <w:p w14:paraId="437BEF43" w14:textId="34F6A2A2" w:rsidR="004E4847" w:rsidRDefault="004E4847" w:rsidP="004E4847">
      <w:pPr>
        <w:jc w:val="center"/>
        <w:rPr>
          <w:i/>
          <w:iCs/>
        </w:rPr>
      </w:pPr>
      <w:r w:rsidRPr="004E4847">
        <w:rPr>
          <w:b/>
          <w:bCs/>
          <w:i/>
          <w:iCs/>
        </w:rPr>
        <w:t>Slika 3.</w:t>
      </w:r>
      <w:r w:rsidR="00C95043">
        <w:rPr>
          <w:b/>
          <w:bCs/>
          <w:i/>
          <w:iCs/>
        </w:rPr>
        <w:t>4</w:t>
      </w:r>
      <w:r w:rsidRPr="004E4847">
        <w:rPr>
          <w:b/>
          <w:bCs/>
          <w:i/>
          <w:iCs/>
        </w:rPr>
        <w:t>.</w:t>
      </w:r>
      <w:r w:rsidRPr="004E4847">
        <w:rPr>
          <w:i/>
          <w:iCs/>
        </w:rPr>
        <w:t xml:space="preserve"> rezultati metode LTSM</w:t>
      </w:r>
    </w:p>
    <w:p w14:paraId="493B6DD1" w14:textId="02EF4003" w:rsidR="004E4847" w:rsidRPr="004E4847" w:rsidRDefault="00D32C08" w:rsidP="004E4847">
      <w:pPr>
        <w:jc w:val="center"/>
      </w:pPr>
      <w:r w:rsidRPr="00D32C08">
        <w:rPr>
          <w:noProof/>
        </w:rPr>
        <w:drawing>
          <wp:inline distT="0" distB="0" distL="0" distR="0" wp14:anchorId="4675AAC3" wp14:editId="16453851">
            <wp:extent cx="2154429" cy="1539240"/>
            <wp:effectExtent l="0" t="0" r="0" b="381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4"/>
                    <a:stretch>
                      <a:fillRect/>
                    </a:stretch>
                  </pic:blipFill>
                  <pic:spPr>
                    <a:xfrm>
                      <a:off x="0" y="0"/>
                      <a:ext cx="2159914" cy="1543159"/>
                    </a:xfrm>
                    <a:prstGeom prst="rect">
                      <a:avLst/>
                    </a:prstGeom>
                  </pic:spPr>
                </pic:pic>
              </a:graphicData>
            </a:graphic>
          </wp:inline>
        </w:drawing>
      </w:r>
      <w:r w:rsidRPr="00D32C08">
        <w:rPr>
          <w:noProof/>
        </w:rPr>
        <w:t xml:space="preserve"> </w:t>
      </w:r>
      <w:r w:rsidRPr="00D32C08">
        <w:rPr>
          <w:noProof/>
        </w:rPr>
        <w:drawing>
          <wp:inline distT="0" distB="0" distL="0" distR="0" wp14:anchorId="128A18AC" wp14:editId="47AF8CF6">
            <wp:extent cx="1760220" cy="1212245"/>
            <wp:effectExtent l="0" t="0" r="0" b="698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5"/>
                    <a:stretch>
                      <a:fillRect/>
                    </a:stretch>
                  </pic:blipFill>
                  <pic:spPr>
                    <a:xfrm>
                      <a:off x="0" y="0"/>
                      <a:ext cx="1782519" cy="1227602"/>
                    </a:xfrm>
                    <a:prstGeom prst="rect">
                      <a:avLst/>
                    </a:prstGeom>
                  </pic:spPr>
                </pic:pic>
              </a:graphicData>
            </a:graphic>
          </wp:inline>
        </w:drawing>
      </w:r>
      <w:r w:rsidRPr="00D32C08">
        <w:rPr>
          <w:noProof/>
        </w:rPr>
        <w:t xml:space="preserve"> </w:t>
      </w:r>
      <w:r w:rsidRPr="00D32C08">
        <w:rPr>
          <w:noProof/>
        </w:rPr>
        <w:drawing>
          <wp:inline distT="0" distB="0" distL="0" distR="0" wp14:anchorId="0AA6D6DE" wp14:editId="397C795A">
            <wp:extent cx="1767840" cy="1292334"/>
            <wp:effectExtent l="0" t="0" r="3810" b="3175"/>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6"/>
                    <a:stretch>
                      <a:fillRect/>
                    </a:stretch>
                  </pic:blipFill>
                  <pic:spPr>
                    <a:xfrm>
                      <a:off x="0" y="0"/>
                      <a:ext cx="1784001" cy="1304148"/>
                    </a:xfrm>
                    <a:prstGeom prst="rect">
                      <a:avLst/>
                    </a:prstGeom>
                  </pic:spPr>
                </pic:pic>
              </a:graphicData>
            </a:graphic>
          </wp:inline>
        </w:drawing>
      </w:r>
    </w:p>
    <w:p w14:paraId="36134B90" w14:textId="02D1536B" w:rsidR="004E4847" w:rsidRDefault="00D32C08" w:rsidP="004E4847">
      <w:pPr>
        <w:jc w:val="center"/>
        <w:rPr>
          <w:i/>
          <w:iCs/>
        </w:rPr>
      </w:pPr>
      <w:r w:rsidRPr="00D32C08">
        <w:rPr>
          <w:b/>
          <w:bCs/>
          <w:i/>
          <w:iCs/>
        </w:rPr>
        <w:t>Slika 3.</w:t>
      </w:r>
      <w:r w:rsidR="00C95043">
        <w:rPr>
          <w:b/>
          <w:bCs/>
          <w:i/>
          <w:iCs/>
        </w:rPr>
        <w:t>5</w:t>
      </w:r>
      <w:r w:rsidRPr="00D32C08">
        <w:rPr>
          <w:b/>
          <w:bCs/>
          <w:i/>
          <w:iCs/>
        </w:rPr>
        <w:t>.</w:t>
      </w:r>
      <w:r w:rsidRPr="00D32C08">
        <w:rPr>
          <w:i/>
          <w:iCs/>
        </w:rPr>
        <w:t xml:space="preserve"> rezultati metode FNN</w:t>
      </w:r>
    </w:p>
    <w:p w14:paraId="3B90A2DC" w14:textId="0756BB34" w:rsidR="00D32C08" w:rsidRPr="00D44D70" w:rsidRDefault="00D32C08" w:rsidP="00D32C08">
      <w:r>
        <w:t>Prema slikama 3.</w:t>
      </w:r>
      <w:r w:rsidR="00C95043">
        <w:t>4</w:t>
      </w:r>
      <w:r>
        <w:t xml:space="preserve"> i 3.</w:t>
      </w:r>
      <w:r w:rsidR="00C95043">
        <w:t>5</w:t>
      </w:r>
      <w:r>
        <w:t xml:space="preserve"> promatrajuću </w:t>
      </w:r>
      <w:proofErr w:type="spellStart"/>
      <w:r w:rsidRPr="000D615A">
        <w:rPr>
          <w:i/>
          <w:iCs/>
        </w:rPr>
        <w:t>confusion</w:t>
      </w:r>
      <w:proofErr w:type="spellEnd"/>
      <w:r w:rsidRPr="000D615A">
        <w:rPr>
          <w:i/>
          <w:iCs/>
        </w:rPr>
        <w:t xml:space="preserve"> </w:t>
      </w:r>
      <w:proofErr w:type="spellStart"/>
      <w:r w:rsidRPr="000D615A">
        <w:rPr>
          <w:i/>
          <w:iCs/>
        </w:rPr>
        <w:t>matrix</w:t>
      </w:r>
      <w:proofErr w:type="spellEnd"/>
      <w:r>
        <w:t xml:space="preserve"> možemo vidjeti kako LTSM metoda u polju [0][0] ima 20 pogođenih zvukova pasa, te u polju[1][1] 19 pogođenih mačaka. Odnosno </w:t>
      </w:r>
      <w:proofErr w:type="spellStart"/>
      <w:r w:rsidRPr="000D615A">
        <w:rPr>
          <w:i/>
          <w:iCs/>
        </w:rPr>
        <w:lastRenderedPageBreak/>
        <w:t>confusion</w:t>
      </w:r>
      <w:proofErr w:type="spellEnd"/>
      <w:r w:rsidRPr="000D615A">
        <w:rPr>
          <w:i/>
          <w:iCs/>
        </w:rPr>
        <w:t xml:space="preserve"> </w:t>
      </w:r>
      <w:proofErr w:type="spellStart"/>
      <w:r w:rsidRPr="000D615A">
        <w:rPr>
          <w:i/>
          <w:iCs/>
        </w:rPr>
        <w:t>matrix</w:t>
      </w:r>
      <w:proofErr w:type="spellEnd"/>
      <w:r>
        <w:rPr>
          <w:i/>
          <w:iCs/>
        </w:rPr>
        <w:t xml:space="preserve"> </w:t>
      </w:r>
      <w:r>
        <w:t xml:space="preserve">se sastoji od x </w:t>
      </w:r>
      <w:proofErr w:type="spellStart"/>
      <w:r>
        <w:t>labele</w:t>
      </w:r>
      <w:proofErr w:type="spellEnd"/>
      <w:r>
        <w:t xml:space="preserve"> koja predstavlja </w:t>
      </w:r>
      <w:proofErr w:type="spellStart"/>
      <w:r w:rsidRPr="00D32C08">
        <w:rPr>
          <w:i/>
          <w:iCs/>
        </w:rPr>
        <w:t>true</w:t>
      </w:r>
      <w:proofErr w:type="spellEnd"/>
      <w:r w:rsidRPr="00D32C08">
        <w:rPr>
          <w:i/>
          <w:iCs/>
        </w:rPr>
        <w:t xml:space="preserve"> </w:t>
      </w:r>
      <w:proofErr w:type="spellStart"/>
      <w:r w:rsidRPr="00D32C08">
        <w:rPr>
          <w:i/>
          <w:iCs/>
        </w:rPr>
        <w:t>label</w:t>
      </w:r>
      <w:proofErr w:type="spellEnd"/>
      <w:r>
        <w:rPr>
          <w:i/>
          <w:iCs/>
        </w:rPr>
        <w:t xml:space="preserve"> </w:t>
      </w:r>
      <w:r>
        <w:t xml:space="preserve">i y </w:t>
      </w:r>
      <w:proofErr w:type="spellStart"/>
      <w:r>
        <w:t>labele</w:t>
      </w:r>
      <w:proofErr w:type="spellEnd"/>
      <w:r>
        <w:t xml:space="preserve"> koja predstavlja </w:t>
      </w:r>
      <w:proofErr w:type="spellStart"/>
      <w:r w:rsidRPr="00D32C08">
        <w:rPr>
          <w:i/>
          <w:iCs/>
        </w:rPr>
        <w:t>predicted</w:t>
      </w:r>
      <w:proofErr w:type="spellEnd"/>
      <w:r w:rsidRPr="00D32C08">
        <w:rPr>
          <w:i/>
          <w:iCs/>
        </w:rPr>
        <w:t xml:space="preserve"> </w:t>
      </w:r>
      <w:proofErr w:type="spellStart"/>
      <w:r w:rsidRPr="00D32C08">
        <w:rPr>
          <w:i/>
          <w:iCs/>
        </w:rPr>
        <w:t>label</w:t>
      </w:r>
      <w:proofErr w:type="spellEnd"/>
      <w:r>
        <w:rPr>
          <w:i/>
          <w:iCs/>
        </w:rPr>
        <w:t xml:space="preserve">, </w:t>
      </w:r>
      <w:r>
        <w:t>što nam govori da je uz pomoć LTSM metode od 21-jednog ulaza za zvuk psa pogođeno 20, a jedan je prepoznao kao mačku, te kod mačke pogođeno 19, a dva prepoznata kao pas. Nadalje</w:t>
      </w:r>
      <w:r w:rsidR="00D44D70">
        <w:t>,</w:t>
      </w:r>
      <w:r>
        <w:t xml:space="preserve"> kod </w:t>
      </w:r>
      <w:proofErr w:type="spellStart"/>
      <w:r>
        <w:t>loss</w:t>
      </w:r>
      <w:proofErr w:type="spellEnd"/>
      <w:r>
        <w:t xml:space="preserve"> funkcije </w:t>
      </w:r>
      <w:r w:rsidR="00D44D70">
        <w:t xml:space="preserve">vidimo da je otprilike oko 6 epohe, da nam trening podaci padaju, a test podaci rastu te postaju gori za predvidjeti. Što nam govori da dolazi do </w:t>
      </w:r>
      <w:proofErr w:type="spellStart"/>
      <w:r w:rsidR="00D44D70" w:rsidRPr="007B7AD1">
        <w:t>prenaučenj</w:t>
      </w:r>
      <w:r w:rsidR="00D44D70">
        <w:t>a</w:t>
      </w:r>
      <w:proofErr w:type="spellEnd"/>
      <w:r w:rsidR="00D44D70" w:rsidRPr="007B7AD1">
        <w:t xml:space="preserve"> (engl. </w:t>
      </w:r>
      <w:proofErr w:type="spellStart"/>
      <w:r w:rsidR="00D44D70" w:rsidRPr="007B7AD1">
        <w:rPr>
          <w:i/>
          <w:iCs/>
        </w:rPr>
        <w:t>overfitting</w:t>
      </w:r>
      <w:proofErr w:type="spellEnd"/>
      <w:r w:rsidR="00D44D70" w:rsidRPr="007B7AD1">
        <w:t>)</w:t>
      </w:r>
      <w:r w:rsidR="00D44D70">
        <w:t xml:space="preserve">. Kako u našem kodu koristimo funkciju </w:t>
      </w:r>
      <w:proofErr w:type="spellStart"/>
      <w:r w:rsidR="00D44D70" w:rsidRPr="007B7AD1">
        <w:rPr>
          <w:i/>
          <w:iCs/>
        </w:rPr>
        <w:t>EarlyStopping</w:t>
      </w:r>
      <w:proofErr w:type="spellEnd"/>
      <w:r w:rsidR="00D44D70">
        <w:rPr>
          <w:i/>
          <w:iCs/>
        </w:rPr>
        <w:t xml:space="preserve"> </w:t>
      </w:r>
      <w:r w:rsidR="00D44D70">
        <w:t xml:space="preserve">nećemo koristiti svih 500 epoha, nego samo one do koji vrijednost ima svoje značenje, jer se svi kasnije rezultati slabo mijenjaju, te ne utječu toliko na program. Kod FNN metode u </w:t>
      </w:r>
      <w:proofErr w:type="spellStart"/>
      <w:r w:rsidR="00D44D70" w:rsidRPr="000D615A">
        <w:rPr>
          <w:i/>
          <w:iCs/>
        </w:rPr>
        <w:t>confusion</w:t>
      </w:r>
      <w:proofErr w:type="spellEnd"/>
      <w:r w:rsidR="00D44D70" w:rsidRPr="000D615A">
        <w:rPr>
          <w:i/>
          <w:iCs/>
        </w:rPr>
        <w:t xml:space="preserve"> </w:t>
      </w:r>
      <w:proofErr w:type="spellStart"/>
      <w:r w:rsidR="00D44D70" w:rsidRPr="000D615A">
        <w:rPr>
          <w:i/>
          <w:iCs/>
        </w:rPr>
        <w:t>matrix</w:t>
      </w:r>
      <w:proofErr w:type="spellEnd"/>
      <w:r w:rsidR="00D44D70">
        <w:rPr>
          <w:i/>
          <w:iCs/>
        </w:rPr>
        <w:t xml:space="preserve"> </w:t>
      </w:r>
      <w:r w:rsidR="00D44D70">
        <w:t>možemo vidjeti da je pogodio sve ulaze zvuka psa da su psi, a kod zvuka mačke je od 21 pogodio samo 4.</w:t>
      </w:r>
    </w:p>
    <w:p w14:paraId="39E9DDD8" w14:textId="77777777" w:rsidR="004E4847" w:rsidRPr="00B754FF" w:rsidRDefault="004E4847" w:rsidP="004E4847">
      <w:pPr>
        <w:jc w:val="center"/>
      </w:pPr>
    </w:p>
    <w:p w14:paraId="46CC1BA8" w14:textId="77777777" w:rsidR="00B754FF" w:rsidRPr="007B7AD1" w:rsidRDefault="00B754FF" w:rsidP="004E4847">
      <w:pPr>
        <w:jc w:val="center"/>
      </w:pPr>
    </w:p>
    <w:p w14:paraId="7C7DC381" w14:textId="00E910CA" w:rsidR="0099158F" w:rsidRDefault="0099158F" w:rsidP="0099158F">
      <w:pPr>
        <w:pStyle w:val="Heading1"/>
      </w:pPr>
      <w:bookmarkStart w:id="8" w:name="_Toc127741687"/>
      <w:r>
        <w:t>TESTIRANJE NA VLASTITOM TESTNOM SKUPU</w:t>
      </w:r>
      <w:bookmarkEnd w:id="8"/>
    </w:p>
    <w:p w14:paraId="11923500" w14:textId="4249DCC7" w:rsidR="00DD70C6" w:rsidRDefault="00DD70C6" w:rsidP="00DD70C6">
      <w:r>
        <w:t xml:space="preserve"> </w:t>
      </w:r>
      <w:r w:rsidR="006B6371">
        <w:t xml:space="preserve">U našem </w:t>
      </w:r>
      <w:r w:rsidR="00DB2C15">
        <w:t>projektu</w:t>
      </w:r>
      <w:r w:rsidR="006B6371">
        <w:t xml:space="preserve"> dodajemo novi skup podataka radi boljeg testiranja programa na novim podatcima. Prvo </w:t>
      </w:r>
      <w:r w:rsidR="00DB2C15">
        <w:t>učitavamo</w:t>
      </w:r>
      <w:r>
        <w:t xml:space="preserve"> nove zvučne datoteke iz mape "</w:t>
      </w:r>
      <w:proofErr w:type="spellStart"/>
      <w:r>
        <w:t>barkmeow</w:t>
      </w:r>
      <w:proofErr w:type="spellEnd"/>
      <w:r>
        <w:t xml:space="preserve">" u obliku </w:t>
      </w:r>
      <w:proofErr w:type="spellStart"/>
      <w:r w:rsidRPr="00DB2C15">
        <w:rPr>
          <w:i/>
          <w:iCs/>
        </w:rPr>
        <w:t>wav</w:t>
      </w:r>
      <w:proofErr w:type="spellEnd"/>
      <w:r>
        <w:t xml:space="preserve"> datoteka. Zatim se izvlače Mel-</w:t>
      </w:r>
      <w:proofErr w:type="spellStart"/>
      <w:r>
        <w:t>frequency</w:t>
      </w:r>
      <w:proofErr w:type="spellEnd"/>
      <w:r>
        <w:t xml:space="preserve"> </w:t>
      </w:r>
      <w:proofErr w:type="spellStart"/>
      <w:r>
        <w:t>cepstral</w:t>
      </w:r>
      <w:proofErr w:type="spellEnd"/>
      <w:r>
        <w:t xml:space="preserve"> </w:t>
      </w:r>
      <w:proofErr w:type="spellStart"/>
      <w:r>
        <w:t>coefficients</w:t>
      </w:r>
      <w:proofErr w:type="spellEnd"/>
      <w:r>
        <w:t xml:space="preserve"> (MFCC) značajke iz tih datoteka. MFCC značajke se zatim koriste za obuku i evaluaciju različitih klasifikacijskih modela.</w:t>
      </w:r>
    </w:p>
    <w:p w14:paraId="17AE0FD8" w14:textId="3014D949" w:rsidR="00DD70C6" w:rsidRDefault="00DD70C6" w:rsidP="00DD70C6">
      <w:r>
        <w:t xml:space="preserve">Prvo se stvaraju popisi imena novih datoteka i oznaka koji se koriste za stvaranje </w:t>
      </w:r>
      <w:proofErr w:type="spellStart"/>
      <w:r>
        <w:t>Pandas</w:t>
      </w:r>
      <w:proofErr w:type="spellEnd"/>
      <w:r>
        <w:t xml:space="preserve"> </w:t>
      </w:r>
      <w:proofErr w:type="spellStart"/>
      <w:r>
        <w:t>DataFramea</w:t>
      </w:r>
      <w:proofErr w:type="spellEnd"/>
      <w:r>
        <w:t xml:space="preserve"> koji sadrži putanju do svake datoteke i pripadajuću oznaku.</w:t>
      </w:r>
    </w:p>
    <w:p w14:paraId="73BF1600" w14:textId="2AE0A056" w:rsidR="00DD70C6" w:rsidRDefault="00DD70C6" w:rsidP="00DD70C6">
      <w:r>
        <w:t xml:space="preserve">Iz </w:t>
      </w:r>
      <w:proofErr w:type="spellStart"/>
      <w:r>
        <w:t>DataFramea</w:t>
      </w:r>
      <w:proofErr w:type="spellEnd"/>
      <w:r>
        <w:t xml:space="preserve"> se izvlače putanje do svake datoteke i oznake koje se zatim koriste za izvlačenje MFCC značajki iz datoteka pomoću funkcije "</w:t>
      </w:r>
      <w:proofErr w:type="spellStart"/>
      <w:r w:rsidRPr="00DB2C15">
        <w:rPr>
          <w:i/>
          <w:iCs/>
        </w:rPr>
        <w:t>extract_mfcc_features</w:t>
      </w:r>
      <w:proofErr w:type="spellEnd"/>
      <w:r>
        <w:t>". Rezultati izvlačenja značajki se zatim pohranjuju u listu "</w:t>
      </w:r>
      <w:proofErr w:type="spellStart"/>
      <w:r w:rsidRPr="00DB2C15">
        <w:rPr>
          <w:i/>
          <w:iCs/>
        </w:rPr>
        <w:t>mfcc_features</w:t>
      </w:r>
      <w:proofErr w:type="spellEnd"/>
      <w:r>
        <w:t xml:space="preserve">", koja se koristi za stvaranje </w:t>
      </w:r>
      <w:proofErr w:type="spellStart"/>
      <w:r>
        <w:t>DataFramea</w:t>
      </w:r>
      <w:proofErr w:type="spellEnd"/>
      <w:r>
        <w:t xml:space="preserve"> "</w:t>
      </w:r>
      <w:proofErr w:type="spellStart"/>
      <w:r w:rsidRPr="00DB2C15">
        <w:rPr>
          <w:i/>
          <w:iCs/>
        </w:rPr>
        <w:t>mfcc_features_df</w:t>
      </w:r>
      <w:proofErr w:type="spellEnd"/>
      <w:r>
        <w:t>" koji sadrži MFCC značajke i pripadajuće oznake klasa.</w:t>
      </w:r>
    </w:p>
    <w:p w14:paraId="0835D54D" w14:textId="49D07EB2" w:rsidR="00677AC4" w:rsidRDefault="00DD70C6" w:rsidP="00DD70C6">
      <w:r>
        <w:t>Zatim se MFCC značajke pretvaraju u oblik pogodan za korištenje u klasifikacijskim modelima, a klasifikacijski modeli se koriste za predviđanje oznaka klasa za nove zvučne datoteke. Izvještaji o klasifikaciji, matrice konfuzije i točnost modela na novim datotekama se zatim ispisuju i prikazuju za svaki model (logistička regresija, SVM, FNN, FNN2 i LSTM)</w:t>
      </w:r>
      <w:r w:rsidR="006B6371">
        <w:t>(slika 3.</w:t>
      </w:r>
      <w:r w:rsidR="00C95043">
        <w:t>6</w:t>
      </w:r>
      <w:r w:rsidR="006B6371">
        <w:t>)</w:t>
      </w:r>
      <w:r>
        <w:t>.</w:t>
      </w:r>
    </w:p>
    <w:p w14:paraId="2C910BC8" w14:textId="5EACCA62" w:rsidR="006B6371" w:rsidRDefault="006B6371" w:rsidP="006B6371">
      <w:pPr>
        <w:jc w:val="center"/>
      </w:pPr>
      <w:r w:rsidRPr="006B6371">
        <w:rPr>
          <w:noProof/>
        </w:rPr>
        <w:lastRenderedPageBreak/>
        <w:drawing>
          <wp:inline distT="0" distB="0" distL="0" distR="0" wp14:anchorId="235092A3" wp14:editId="5D63F4A2">
            <wp:extent cx="5939790" cy="1264285"/>
            <wp:effectExtent l="0" t="0" r="381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17"/>
                    <a:stretch>
                      <a:fillRect/>
                    </a:stretch>
                  </pic:blipFill>
                  <pic:spPr>
                    <a:xfrm>
                      <a:off x="0" y="0"/>
                      <a:ext cx="5939790" cy="1264285"/>
                    </a:xfrm>
                    <a:prstGeom prst="rect">
                      <a:avLst/>
                    </a:prstGeom>
                  </pic:spPr>
                </pic:pic>
              </a:graphicData>
            </a:graphic>
          </wp:inline>
        </w:drawing>
      </w:r>
    </w:p>
    <w:p w14:paraId="25DD0225" w14:textId="38F66F99" w:rsidR="006B6371" w:rsidRDefault="006B6371" w:rsidP="006B6371">
      <w:pPr>
        <w:jc w:val="center"/>
        <w:rPr>
          <w:i/>
          <w:iCs/>
        </w:rPr>
      </w:pPr>
      <w:r w:rsidRPr="006B6371">
        <w:rPr>
          <w:b/>
          <w:bCs/>
          <w:i/>
          <w:iCs/>
        </w:rPr>
        <w:t>Slika 3.</w:t>
      </w:r>
      <w:r w:rsidR="00C95043">
        <w:rPr>
          <w:b/>
          <w:bCs/>
          <w:i/>
          <w:iCs/>
        </w:rPr>
        <w:t>6</w:t>
      </w:r>
      <w:r w:rsidRPr="006B6371">
        <w:rPr>
          <w:i/>
          <w:iCs/>
        </w:rPr>
        <w:t xml:space="preserve"> Prikaz tablice točnosti</w:t>
      </w:r>
    </w:p>
    <w:p w14:paraId="2629BEF3" w14:textId="05D20F45" w:rsidR="006B6371" w:rsidRDefault="006B6371" w:rsidP="006B6371">
      <w:r>
        <w:t xml:space="preserve">Prema tablici točnosti prikazanoj na slici 3.5. možemo zaključiti, da je na novim podatcima </w:t>
      </w:r>
      <w:r w:rsidR="00DB2C15">
        <w:t>koji r</w:t>
      </w:r>
      <w:r w:rsidR="00DB2C15" w:rsidRPr="00DB2C15">
        <w:t xml:space="preserve">ezultati pokazuju da je LSTM model ostvario najbolju točnost u prepoznavanju zvuka pasa i mačaka, dok je </w:t>
      </w:r>
      <w:r w:rsidR="00DB2C15">
        <w:t xml:space="preserve">FNN </w:t>
      </w:r>
      <w:r w:rsidR="00DB2C15" w:rsidRPr="00DB2C15">
        <w:t>bila najlošija. Ova metoda bi mogla biti korisna za razvoj sustava za prepoznavanje zvuka pasa i mačaka u stvarnom vremenu, poput sustava za nadzor kućnih ljubimaca.</w:t>
      </w:r>
    </w:p>
    <w:p w14:paraId="66A06F01" w14:textId="29D90D47" w:rsidR="00DB2C15" w:rsidRDefault="00DB2C15" w:rsidP="006B6371"/>
    <w:p w14:paraId="06DF2F11" w14:textId="3B1D6396" w:rsidR="0012005E" w:rsidRDefault="0012005E" w:rsidP="006B6371"/>
    <w:p w14:paraId="7182451C" w14:textId="59E6FB4D" w:rsidR="0012005E" w:rsidRDefault="0012005E" w:rsidP="006B6371"/>
    <w:p w14:paraId="0D43985C" w14:textId="18B0C8BF" w:rsidR="0012005E" w:rsidRDefault="0012005E" w:rsidP="006B6371"/>
    <w:p w14:paraId="5111FBB0" w14:textId="3BF23C26" w:rsidR="0012005E" w:rsidRDefault="0012005E" w:rsidP="006B6371"/>
    <w:p w14:paraId="56FA4942" w14:textId="1D4CB2E5" w:rsidR="0012005E" w:rsidRDefault="0012005E" w:rsidP="006B6371"/>
    <w:p w14:paraId="2277B88F" w14:textId="314397B5" w:rsidR="0012005E" w:rsidRDefault="0012005E" w:rsidP="006B6371"/>
    <w:p w14:paraId="091FC204" w14:textId="093D7049" w:rsidR="0012005E" w:rsidRDefault="0012005E" w:rsidP="006B6371"/>
    <w:p w14:paraId="15096349" w14:textId="58F800F2" w:rsidR="0012005E" w:rsidRDefault="0012005E" w:rsidP="006B6371"/>
    <w:p w14:paraId="3D491A28" w14:textId="1B9D8EA4" w:rsidR="0012005E" w:rsidRDefault="0012005E" w:rsidP="006B6371"/>
    <w:p w14:paraId="0675DE8E" w14:textId="27ADC101" w:rsidR="0012005E" w:rsidRDefault="0012005E" w:rsidP="006B6371"/>
    <w:p w14:paraId="4FD21C61" w14:textId="69ACFB62" w:rsidR="0012005E" w:rsidRDefault="0012005E" w:rsidP="006B6371"/>
    <w:p w14:paraId="2C34D118" w14:textId="71833084" w:rsidR="0012005E" w:rsidRDefault="0012005E" w:rsidP="006B6371"/>
    <w:p w14:paraId="50E92DDA" w14:textId="77777777" w:rsidR="0012005E" w:rsidRPr="006B6371" w:rsidRDefault="0012005E" w:rsidP="006B6371"/>
    <w:p w14:paraId="64AB2E3A" w14:textId="5C0612CB" w:rsidR="0099158F" w:rsidRDefault="0099158F" w:rsidP="0099158F">
      <w:pPr>
        <w:pStyle w:val="Heading1"/>
      </w:pPr>
      <w:bookmarkStart w:id="9" w:name="_Toc127741688"/>
      <w:r>
        <w:lastRenderedPageBreak/>
        <w:t>ZAKLJUČAK</w:t>
      </w:r>
      <w:bookmarkEnd w:id="9"/>
    </w:p>
    <w:p w14:paraId="601A2AB7" w14:textId="1B6FCBA1" w:rsidR="00DB2C15" w:rsidRDefault="00DB2C15" w:rsidP="00DB2C15">
      <w:r>
        <w:t xml:space="preserve">Ovaj seminarski rad istražuje primjenu različitih tehnika strojnog učenja za klasifikaciju zvukova mačaka i pasa. U radu su korištene pet vrsta modela: logistička regresija, SVM, </w:t>
      </w:r>
      <w:r w:rsidR="00C95043">
        <w:t xml:space="preserve">dvije vrste FNN-a, </w:t>
      </w:r>
      <w:r>
        <w:t>te LSTM.</w:t>
      </w:r>
    </w:p>
    <w:p w14:paraId="110A082D" w14:textId="639C3E1E" w:rsidR="00DB2C15" w:rsidRDefault="00DB2C15" w:rsidP="00DB2C15">
      <w:r>
        <w:t>Eksperimentalni rezultati pokazuju da se najbolja performansa postiže s korištenjem neuronskih mreža, posebno LSTM arhitekture, koja postiže najveću točnost klasifikacije na testnom skupu podataka. Također, različite vrste modela imaju različite prednosti i mane, pa se za neke primjene može preferirati jedna metoda u odnosu na drugu.</w:t>
      </w:r>
    </w:p>
    <w:p w14:paraId="700BD713" w14:textId="6AC17477" w:rsidR="00DB2C15" w:rsidRDefault="00DB2C15" w:rsidP="00DB2C15">
      <w:r>
        <w:t>Zaključno, ovaj rad pruža dobar pregled primjene različitih tehnika strojnog učenja za klasifikaciju zvukova mačaka i pasa te potvrđuje da su neuronske mreže učinkovitije u takvim primjenama.</w:t>
      </w:r>
    </w:p>
    <w:p w14:paraId="1A9DF58A" w14:textId="38E16FB9" w:rsidR="00DB2C15" w:rsidRDefault="00DB2C15" w:rsidP="00DB2C15"/>
    <w:p w14:paraId="3B87D5B6" w14:textId="0875CDA3" w:rsidR="00DB2C15" w:rsidRDefault="00DB2C15" w:rsidP="00DB2C15"/>
    <w:p w14:paraId="2A5E8C0E" w14:textId="32BA7F28" w:rsidR="00DB2C15" w:rsidRDefault="00DB2C15" w:rsidP="00DB2C15"/>
    <w:p w14:paraId="37ACE20C" w14:textId="597B77FF" w:rsidR="00DB2C15" w:rsidRDefault="00DB2C15" w:rsidP="00DB2C15"/>
    <w:p w14:paraId="70B74567" w14:textId="1F24846F" w:rsidR="00DB2C15" w:rsidRDefault="00DB2C15" w:rsidP="00DB2C15"/>
    <w:p w14:paraId="55F41EC2" w14:textId="290E22E8" w:rsidR="00DB2C15" w:rsidRDefault="00DB2C15" w:rsidP="00DB2C15"/>
    <w:p w14:paraId="1E5DDC40" w14:textId="0283C0C8" w:rsidR="0012005E" w:rsidRDefault="0012005E" w:rsidP="00DB2C15"/>
    <w:p w14:paraId="138763BE" w14:textId="4C0A3483" w:rsidR="0012005E" w:rsidRDefault="0012005E" w:rsidP="00DB2C15"/>
    <w:p w14:paraId="3E8D50D1" w14:textId="4E6249DA" w:rsidR="0012005E" w:rsidRDefault="0012005E" w:rsidP="00DB2C15"/>
    <w:p w14:paraId="2BB80790" w14:textId="4E06F135" w:rsidR="0012005E" w:rsidRDefault="0012005E" w:rsidP="00DB2C15"/>
    <w:p w14:paraId="7B606C8C" w14:textId="3D311F16" w:rsidR="0012005E" w:rsidRDefault="0012005E" w:rsidP="00DB2C15"/>
    <w:p w14:paraId="20825BF2" w14:textId="440E1B4B" w:rsidR="0012005E" w:rsidRDefault="0012005E" w:rsidP="00DB2C15"/>
    <w:p w14:paraId="6C39F7EA" w14:textId="77777777" w:rsidR="0012005E" w:rsidRDefault="0012005E" w:rsidP="00DB2C15"/>
    <w:p w14:paraId="49CE9D43" w14:textId="77777777" w:rsidR="00DB2C15" w:rsidRPr="00DB2C15" w:rsidRDefault="00DB2C15" w:rsidP="00DB2C15"/>
    <w:p w14:paraId="42E68296" w14:textId="202C9E4B" w:rsidR="00DB2C15" w:rsidRPr="00DB2C15" w:rsidRDefault="0099158F" w:rsidP="00DB2C15">
      <w:pPr>
        <w:pStyle w:val="Heading1"/>
        <w:numPr>
          <w:ilvl w:val="0"/>
          <w:numId w:val="0"/>
        </w:numPr>
      </w:pPr>
      <w:bookmarkStart w:id="10" w:name="_Toc127029984"/>
      <w:bookmarkStart w:id="11" w:name="_Toc127741689"/>
      <w:r>
        <w:lastRenderedPageBreak/>
        <w:t>LITERATURA</w:t>
      </w:r>
      <w:bookmarkEnd w:id="10"/>
      <w:bookmarkEnd w:id="11"/>
    </w:p>
    <w:p w14:paraId="1CF25352" w14:textId="33071F2B" w:rsidR="000C669C" w:rsidRPr="000C669C" w:rsidRDefault="000C669C" w:rsidP="000C669C">
      <w:r w:rsidRPr="000C669C">
        <w:rPr>
          <w:b/>
          <w:bCs/>
        </w:rPr>
        <w:t>[1]</w:t>
      </w:r>
      <w:r>
        <w:t xml:space="preserve"> </w:t>
      </w:r>
      <w:proofErr w:type="spellStart"/>
      <w:r>
        <w:t>Kaggle</w:t>
      </w:r>
      <w:proofErr w:type="spellEnd"/>
      <w:r>
        <w:t xml:space="preserve">, Audio </w:t>
      </w:r>
      <w:proofErr w:type="spellStart"/>
      <w:r>
        <w:t>dataset</w:t>
      </w:r>
      <w:proofErr w:type="spellEnd"/>
      <w:r>
        <w:t xml:space="preserve"> </w:t>
      </w:r>
      <w:proofErr w:type="spellStart"/>
      <w:r>
        <w:t>cats</w:t>
      </w:r>
      <w:proofErr w:type="spellEnd"/>
      <w:r>
        <w:t xml:space="preserve"> </w:t>
      </w:r>
      <w:proofErr w:type="spellStart"/>
      <w:r>
        <w:t>and</w:t>
      </w:r>
      <w:proofErr w:type="spellEnd"/>
      <w:r>
        <w:t xml:space="preserve"> </w:t>
      </w:r>
      <w:proofErr w:type="spellStart"/>
      <w:r>
        <w:t>dogs</w:t>
      </w:r>
      <w:proofErr w:type="spellEnd"/>
      <w:r>
        <w:t xml:space="preserve">, dostupno na: </w:t>
      </w:r>
      <w:hyperlink r:id="rId18" w:history="1">
        <w:r w:rsidRPr="000C669C">
          <w:rPr>
            <w:rStyle w:val="Hyperlink"/>
          </w:rPr>
          <w:t>https://www.kaggle.com/dataset</w:t>
        </w:r>
      </w:hyperlink>
      <w:r>
        <w:t>[18.2.2023]</w:t>
      </w:r>
    </w:p>
    <w:p w14:paraId="3EF52F97" w14:textId="48C31154" w:rsidR="000C669C" w:rsidRPr="000C669C" w:rsidRDefault="000C669C" w:rsidP="000C669C">
      <w:r w:rsidRPr="000C669C">
        <w:rPr>
          <w:b/>
          <w:bCs/>
        </w:rPr>
        <w:t>[2]</w:t>
      </w:r>
      <w:r>
        <w:rPr>
          <w:b/>
          <w:bCs/>
        </w:rPr>
        <w:t xml:space="preserve"> </w:t>
      </w:r>
      <w:proofErr w:type="spellStart"/>
      <w:r>
        <w:t>Supervised</w:t>
      </w:r>
      <w:proofErr w:type="spellEnd"/>
      <w:r>
        <w:t xml:space="preserve"> </w:t>
      </w:r>
      <w:proofErr w:type="spellStart"/>
      <w:r>
        <w:t>learning</w:t>
      </w:r>
      <w:proofErr w:type="spellEnd"/>
      <w:r>
        <w:t xml:space="preserve">, </w:t>
      </w:r>
      <w:proofErr w:type="spellStart"/>
      <w:r>
        <w:t>What</w:t>
      </w:r>
      <w:proofErr w:type="spellEnd"/>
      <w:r>
        <w:t xml:space="preserve"> </w:t>
      </w:r>
      <w:proofErr w:type="spellStart"/>
      <w:r>
        <w:t>is</w:t>
      </w:r>
      <w:proofErr w:type="spellEnd"/>
      <w:r>
        <w:t xml:space="preserve"> </w:t>
      </w:r>
      <w:proofErr w:type="spellStart"/>
      <w:r>
        <w:t>supervised</w:t>
      </w:r>
      <w:proofErr w:type="spellEnd"/>
      <w:r>
        <w:t xml:space="preserve"> </w:t>
      </w:r>
      <w:proofErr w:type="spellStart"/>
      <w:r>
        <w:t>learning</w:t>
      </w:r>
      <w:proofErr w:type="spellEnd"/>
      <w:r>
        <w:t xml:space="preserve">?, dostupno na: </w:t>
      </w:r>
      <w:hyperlink r:id="rId19" w:history="1">
        <w:r>
          <w:rPr>
            <w:rStyle w:val="Hyperlink"/>
          </w:rPr>
          <w:t>https://www.ibm.com</w:t>
        </w:r>
      </w:hyperlink>
      <w:r>
        <w:t xml:space="preserve"> [18.2.2023]</w:t>
      </w:r>
    </w:p>
    <w:p w14:paraId="2BCDA788" w14:textId="77777777" w:rsidR="00E414B1" w:rsidRDefault="000C669C" w:rsidP="00E414B1">
      <w:r w:rsidRPr="000C669C">
        <w:rPr>
          <w:b/>
          <w:bCs/>
        </w:rPr>
        <w:t>[3]</w:t>
      </w:r>
      <w:r w:rsidR="00E414B1">
        <w:rPr>
          <w:b/>
          <w:bCs/>
        </w:rPr>
        <w:t xml:space="preserve"> </w:t>
      </w:r>
      <w:proofErr w:type="spellStart"/>
      <w:r w:rsidR="00E414B1" w:rsidRPr="00E414B1">
        <w:t>Clasification</w:t>
      </w:r>
      <w:proofErr w:type="spellEnd"/>
      <w:r w:rsidR="00E414B1" w:rsidRPr="00E414B1">
        <w:t>,</w:t>
      </w:r>
      <w:r w:rsidR="00E414B1">
        <w:t xml:space="preserve"> </w:t>
      </w:r>
      <w:proofErr w:type="spellStart"/>
      <w:r w:rsidR="00E414B1">
        <w:t>Clasification</w:t>
      </w:r>
      <w:proofErr w:type="spellEnd"/>
      <w:r w:rsidR="00E414B1">
        <w:t xml:space="preserve"> </w:t>
      </w:r>
      <w:proofErr w:type="spellStart"/>
      <w:r w:rsidR="00E414B1">
        <w:t>in</w:t>
      </w:r>
      <w:proofErr w:type="spellEnd"/>
      <w:r w:rsidR="00E414B1">
        <w:t xml:space="preserve"> </w:t>
      </w:r>
      <w:proofErr w:type="spellStart"/>
      <w:r w:rsidR="00E414B1">
        <w:t>machine</w:t>
      </w:r>
      <w:proofErr w:type="spellEnd"/>
      <w:r w:rsidR="00E414B1">
        <w:t xml:space="preserve"> </w:t>
      </w:r>
      <w:proofErr w:type="spellStart"/>
      <w:r w:rsidR="00E414B1">
        <w:t>learning</w:t>
      </w:r>
      <w:proofErr w:type="spellEnd"/>
      <w:r w:rsidR="00E414B1">
        <w:t>, dostupno na:</w:t>
      </w:r>
      <w:r w:rsidR="00E414B1" w:rsidRPr="00E414B1">
        <w:t xml:space="preserve"> </w:t>
      </w:r>
    </w:p>
    <w:p w14:paraId="76300F35" w14:textId="4CD3E708" w:rsidR="000C669C" w:rsidRPr="000C669C" w:rsidRDefault="00000000" w:rsidP="00E414B1">
      <w:pPr>
        <w:rPr>
          <w:b/>
          <w:bCs/>
        </w:rPr>
      </w:pPr>
      <w:hyperlink r:id="rId20" w:history="1">
        <w:r w:rsidR="00E414B1" w:rsidRPr="00E414B1">
          <w:rPr>
            <w:rStyle w:val="Hyperlink"/>
          </w:rPr>
          <w:t>https://www.simplilearn.com/</w:t>
        </w:r>
      </w:hyperlink>
      <w:r w:rsidR="00E414B1">
        <w:t>[18.2.2023]</w:t>
      </w:r>
    </w:p>
    <w:p w14:paraId="163E985B" w14:textId="7D15B6C0" w:rsidR="000C669C" w:rsidRDefault="000C669C" w:rsidP="000C669C">
      <w:r w:rsidRPr="000C669C">
        <w:rPr>
          <w:b/>
          <w:bCs/>
        </w:rPr>
        <w:t>[4]</w:t>
      </w:r>
      <w:r w:rsidR="00E414B1">
        <w:rPr>
          <w:b/>
          <w:bCs/>
        </w:rPr>
        <w:t xml:space="preserve"> </w:t>
      </w:r>
      <w:proofErr w:type="spellStart"/>
      <w:r w:rsidR="00E414B1">
        <w:t>Neural</w:t>
      </w:r>
      <w:proofErr w:type="spellEnd"/>
      <w:r w:rsidR="00E414B1">
        <w:t xml:space="preserve"> network, </w:t>
      </w:r>
      <w:proofErr w:type="spellStart"/>
      <w:r w:rsidR="00E414B1">
        <w:t>What</w:t>
      </w:r>
      <w:proofErr w:type="spellEnd"/>
      <w:r w:rsidR="00E414B1">
        <w:t xml:space="preserve"> </w:t>
      </w:r>
      <w:proofErr w:type="spellStart"/>
      <w:r w:rsidR="00E414B1">
        <w:t>is</w:t>
      </w:r>
      <w:proofErr w:type="spellEnd"/>
      <w:r w:rsidR="00E414B1">
        <w:t xml:space="preserve"> </w:t>
      </w:r>
      <w:proofErr w:type="spellStart"/>
      <w:r w:rsidR="00E414B1">
        <w:t>neural</w:t>
      </w:r>
      <w:proofErr w:type="spellEnd"/>
      <w:r w:rsidR="00E414B1">
        <w:t xml:space="preserve"> network?, dostupno na: </w:t>
      </w:r>
      <w:hyperlink r:id="rId21" w:history="1">
        <w:r w:rsidR="00E414B1" w:rsidRPr="00E414B1">
          <w:rPr>
            <w:rStyle w:val="Hyperlink"/>
          </w:rPr>
          <w:t>https://deepai.org/</w:t>
        </w:r>
      </w:hyperlink>
      <w:r w:rsidR="00E414B1">
        <w:t xml:space="preserve"> [18.2.2023]</w:t>
      </w:r>
    </w:p>
    <w:p w14:paraId="4510E035" w14:textId="7D130F1D" w:rsidR="00DB2C15" w:rsidRDefault="00DB2C15" w:rsidP="000C669C"/>
    <w:p w14:paraId="5F37D4A7" w14:textId="773CFA59" w:rsidR="00DB2C15" w:rsidRDefault="00DB2C15" w:rsidP="000C669C"/>
    <w:p w14:paraId="795D2C0E" w14:textId="49277B75" w:rsidR="00DB2C15" w:rsidRDefault="00DB2C15" w:rsidP="000C669C"/>
    <w:p w14:paraId="0AB81A30" w14:textId="4A074A3F" w:rsidR="00DB2C15" w:rsidRDefault="00DB2C15" w:rsidP="000C669C"/>
    <w:p w14:paraId="14B82516" w14:textId="659D76A0" w:rsidR="00DB2C15" w:rsidRDefault="00DB2C15" w:rsidP="000C669C"/>
    <w:p w14:paraId="64DCB8C8" w14:textId="283B2FE1" w:rsidR="00DB2C15" w:rsidRDefault="00DB2C15" w:rsidP="000C669C"/>
    <w:p w14:paraId="01A89FF0" w14:textId="688CB162" w:rsidR="00DB2C15" w:rsidRDefault="00DB2C15" w:rsidP="000C669C"/>
    <w:p w14:paraId="787DDADC" w14:textId="54DE758F" w:rsidR="00DB2C15" w:rsidRDefault="00DB2C15" w:rsidP="000C669C"/>
    <w:p w14:paraId="7550C1D2" w14:textId="36287978" w:rsidR="0012005E" w:rsidRDefault="0012005E" w:rsidP="000C669C"/>
    <w:p w14:paraId="49C8C4E3" w14:textId="36361F91" w:rsidR="0012005E" w:rsidRDefault="0012005E" w:rsidP="000C669C"/>
    <w:p w14:paraId="5565D51E" w14:textId="3EADB8C4" w:rsidR="0012005E" w:rsidRDefault="0012005E" w:rsidP="000C669C"/>
    <w:p w14:paraId="2995FB04" w14:textId="79CB8AB0" w:rsidR="0012005E" w:rsidRDefault="0012005E" w:rsidP="000C669C"/>
    <w:p w14:paraId="109471A9" w14:textId="77777777" w:rsidR="0012005E" w:rsidRDefault="0012005E" w:rsidP="000C669C"/>
    <w:p w14:paraId="1D4FB586" w14:textId="76BC6B9D" w:rsidR="00DB2C15" w:rsidRDefault="00DB2C15" w:rsidP="000C669C"/>
    <w:p w14:paraId="35796CAF" w14:textId="77777777" w:rsidR="00DB2C15" w:rsidRPr="00E414B1" w:rsidRDefault="00DB2C15" w:rsidP="000C669C"/>
    <w:p w14:paraId="40C89716" w14:textId="77777777" w:rsidR="0099158F" w:rsidRPr="00164E2D" w:rsidRDefault="0099158F" w:rsidP="0099158F">
      <w:pPr>
        <w:pStyle w:val="Heading1"/>
        <w:numPr>
          <w:ilvl w:val="0"/>
          <w:numId w:val="0"/>
        </w:numPr>
      </w:pPr>
      <w:bookmarkStart w:id="12" w:name="_Toc127029985"/>
      <w:bookmarkStart w:id="13" w:name="_Toc127741690"/>
      <w:r w:rsidRPr="00164E2D">
        <w:lastRenderedPageBreak/>
        <w:t>PRILOZI</w:t>
      </w:r>
      <w:bookmarkEnd w:id="12"/>
      <w:bookmarkEnd w:id="13"/>
    </w:p>
    <w:p w14:paraId="6A5900AE" w14:textId="77777777" w:rsidR="0099158F" w:rsidRPr="00164E2D" w:rsidRDefault="0099158F" w:rsidP="0099158F">
      <w:pPr>
        <w:pStyle w:val="Heading2"/>
        <w:numPr>
          <w:ilvl w:val="1"/>
          <w:numId w:val="0"/>
        </w:numPr>
        <w:ind w:firstLine="357"/>
      </w:pPr>
      <w:bookmarkStart w:id="14" w:name="_Toc114771004"/>
      <w:bookmarkStart w:id="15" w:name="_Toc127029986"/>
      <w:bookmarkStart w:id="16" w:name="_Toc127741691"/>
      <w:bookmarkStart w:id="17" w:name="_Toc228774339"/>
      <w:bookmarkStart w:id="18" w:name="_Toc111247249"/>
      <w:bookmarkStart w:id="19" w:name="_Toc1863779947"/>
      <w:bookmarkStart w:id="20" w:name="_Toc1369496278"/>
      <w:bookmarkStart w:id="21" w:name="_Toc1527714130"/>
      <w:bookmarkStart w:id="22" w:name="_Toc1225449957"/>
      <w:bookmarkStart w:id="23" w:name="_Toc1208650597"/>
      <w:bookmarkStart w:id="24" w:name="_Toc294979743"/>
      <w:bookmarkStart w:id="25" w:name="_Toc2088061362"/>
      <w:bookmarkStart w:id="26" w:name="_Toc851599387"/>
      <w:bookmarkStart w:id="27" w:name="_Toc1566094258"/>
      <w:bookmarkStart w:id="28" w:name="_Toc1277113487"/>
      <w:bookmarkStart w:id="29" w:name="_Toc1680032844"/>
      <w:bookmarkStart w:id="30" w:name="_Toc1485759047"/>
      <w:bookmarkStart w:id="31" w:name="_Toc1725019281"/>
      <w:bookmarkStart w:id="32" w:name="_Toc23509699"/>
      <w:r w:rsidRPr="00164E2D">
        <w:t>P.1. Izvorni kod aplikacije</w:t>
      </w:r>
      <w:bookmarkEnd w:id="14"/>
      <w:bookmarkEnd w:id="15"/>
      <w:bookmarkEnd w:id="16"/>
      <w:r w:rsidRPr="00164E2D">
        <w:fldChar w:fldCharType="begin"/>
      </w:r>
      <w:r w:rsidRPr="00164E2D">
        <w:instrText xml:space="preserve"> ADDIN ZOTERO_BIBL {"uncited":[],"omitted":[],"custom":[]} CSL_BIBLIOGRAPHY </w:instrText>
      </w:r>
      <w:r w:rsidRPr="00164E2D">
        <w:fldChar w:fldCharType="separate"/>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737BFD4E" w14:textId="13C61EE5" w:rsidR="0099158F" w:rsidRPr="00376918" w:rsidRDefault="0099158F" w:rsidP="0099158F">
      <w:pPr>
        <w:rPr>
          <w:rStyle w:val="Hyperlink"/>
          <w:szCs w:val="24"/>
        </w:rPr>
      </w:pPr>
      <w:r w:rsidRPr="00164E2D">
        <w:fldChar w:fldCharType="end"/>
      </w:r>
      <w:r w:rsidRPr="00164E2D">
        <w:rPr>
          <w:b/>
        </w:rPr>
        <w:t>Dostupno na:</w:t>
      </w:r>
      <w:r w:rsidRPr="00376918">
        <w:t xml:space="preserve"> </w:t>
      </w:r>
      <w:hyperlink r:id="rId22" w:history="1">
        <w:r w:rsidR="003201C5" w:rsidRPr="003201C5">
          <w:rPr>
            <w:rStyle w:val="Hyperlink"/>
          </w:rPr>
          <w:t>https://github.com/HrvojeZec/Hrvoje_</w:t>
        </w:r>
        <w:r w:rsidR="003201C5" w:rsidRPr="003201C5">
          <w:rPr>
            <w:rStyle w:val="Hyperlink"/>
          </w:rPr>
          <w:t>Z</w:t>
        </w:r>
        <w:r w:rsidR="003201C5" w:rsidRPr="003201C5">
          <w:rPr>
            <w:rStyle w:val="Hyperlink"/>
          </w:rPr>
          <w:t>ec_RUSU_Projekt.git</w:t>
        </w:r>
      </w:hyperlink>
      <w:r>
        <w:rPr>
          <w:szCs w:val="24"/>
          <w:shd w:val="clear" w:color="auto" w:fill="FFFFFF"/>
        </w:rPr>
        <w:fldChar w:fldCharType="begin"/>
      </w:r>
      <w:r>
        <w:rPr>
          <w:szCs w:val="24"/>
          <w:shd w:val="clear" w:color="auto" w:fill="FFFFFF"/>
        </w:rPr>
        <w:instrText xml:space="preserve"> HYPERLINK "https://github.com/HrvojeZec/HZ_OSRV_Projekt.git" \t "_blank" </w:instrText>
      </w:r>
      <w:r>
        <w:rPr>
          <w:szCs w:val="24"/>
          <w:shd w:val="clear" w:color="auto" w:fill="FFFFFF"/>
        </w:rPr>
      </w:r>
      <w:r>
        <w:rPr>
          <w:szCs w:val="24"/>
          <w:shd w:val="clear" w:color="auto" w:fill="FFFFFF"/>
        </w:rPr>
        <w:fldChar w:fldCharType="separate"/>
      </w:r>
    </w:p>
    <w:p w14:paraId="494F9EC9" w14:textId="76B1A154" w:rsidR="0099158F" w:rsidRPr="0099158F" w:rsidRDefault="0099158F" w:rsidP="0099158F">
      <w:r>
        <w:rPr>
          <w:szCs w:val="24"/>
          <w:shd w:val="clear" w:color="auto" w:fill="FFFFFF"/>
        </w:rPr>
        <w:fldChar w:fldCharType="end"/>
      </w:r>
    </w:p>
    <w:p w14:paraId="7391A78D" w14:textId="77777777" w:rsidR="007E15FB" w:rsidRPr="007E15FB" w:rsidRDefault="007E15FB" w:rsidP="007E15FB"/>
    <w:sectPr w:rsidR="007E15FB" w:rsidRPr="007E15FB" w:rsidSect="00CE4BDD">
      <w:headerReference w:type="default" r:id="rId23"/>
      <w:footerReference w:type="default" r:id="rId24"/>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9CA04" w14:textId="77777777" w:rsidR="006765FD" w:rsidRDefault="006765FD" w:rsidP="00AF338D">
      <w:r>
        <w:separator/>
      </w:r>
    </w:p>
    <w:p w14:paraId="6E87D165" w14:textId="77777777" w:rsidR="006765FD" w:rsidRDefault="006765FD" w:rsidP="00AF338D"/>
  </w:endnote>
  <w:endnote w:type="continuationSeparator" w:id="0">
    <w:p w14:paraId="1A9AE199" w14:textId="77777777" w:rsidR="006765FD" w:rsidRDefault="006765FD" w:rsidP="00AF338D">
      <w:r>
        <w:continuationSeparator/>
      </w:r>
    </w:p>
    <w:p w14:paraId="42CD7356" w14:textId="77777777" w:rsidR="006765FD" w:rsidRDefault="006765FD"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478F5695" w14:textId="1B902ED6" w:rsidR="00595C63" w:rsidRDefault="00A52499" w:rsidP="00A524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B198B" w14:textId="77777777" w:rsidR="006765FD" w:rsidRDefault="006765FD" w:rsidP="00AF338D">
      <w:r>
        <w:separator/>
      </w:r>
    </w:p>
    <w:p w14:paraId="471FD88A" w14:textId="77777777" w:rsidR="006765FD" w:rsidRDefault="006765FD" w:rsidP="00AF338D"/>
  </w:footnote>
  <w:footnote w:type="continuationSeparator" w:id="0">
    <w:p w14:paraId="73FC7874" w14:textId="77777777" w:rsidR="006765FD" w:rsidRDefault="006765FD" w:rsidP="00AF338D">
      <w:r>
        <w:continuationSeparator/>
      </w:r>
    </w:p>
    <w:p w14:paraId="37A5E5AA" w14:textId="77777777" w:rsidR="006765FD" w:rsidRDefault="006765FD"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DDF12" w14:textId="77777777" w:rsidR="00A52499" w:rsidRDefault="00A524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96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4E8B5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8650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CD85FAA"/>
    <w:lvl w:ilvl="0">
      <w:start w:val="1"/>
      <w:numFmt w:val="decimal"/>
      <w:pStyle w:val="ListNumber2"/>
      <w:lvlText w:val="%1."/>
      <w:lvlJc w:val="left"/>
      <w:pPr>
        <w:tabs>
          <w:tab w:val="num" w:pos="643"/>
        </w:tabs>
        <w:ind w:left="643"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656670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DC15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6A6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68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9"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0"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16cid:durableId="1612935184">
    <w:abstractNumId w:val="16"/>
  </w:num>
  <w:num w:numId="2" w16cid:durableId="2122256820">
    <w:abstractNumId w:val="18"/>
  </w:num>
  <w:num w:numId="3" w16cid:durableId="1264145408">
    <w:abstractNumId w:val="11"/>
  </w:num>
  <w:num w:numId="4" w16cid:durableId="348414787">
    <w:abstractNumId w:val="12"/>
  </w:num>
  <w:num w:numId="5" w16cid:durableId="1578437199">
    <w:abstractNumId w:val="17"/>
  </w:num>
  <w:num w:numId="6" w16cid:durableId="1966932508">
    <w:abstractNumId w:val="13"/>
  </w:num>
  <w:num w:numId="7" w16cid:durableId="1174078492">
    <w:abstractNumId w:val="19"/>
  </w:num>
  <w:num w:numId="8" w16cid:durableId="926769729">
    <w:abstractNumId w:val="21"/>
  </w:num>
  <w:num w:numId="9" w16cid:durableId="167403075">
    <w:abstractNumId w:val="22"/>
  </w:num>
  <w:num w:numId="10" w16cid:durableId="142383736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957597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39293659">
    <w:abstractNumId w:val="14"/>
  </w:num>
  <w:num w:numId="13" w16cid:durableId="1106315605">
    <w:abstractNumId w:val="9"/>
  </w:num>
  <w:num w:numId="14" w16cid:durableId="436216905">
    <w:abstractNumId w:val="7"/>
  </w:num>
  <w:num w:numId="15" w16cid:durableId="470173199">
    <w:abstractNumId w:val="6"/>
  </w:num>
  <w:num w:numId="16" w16cid:durableId="2129082877">
    <w:abstractNumId w:val="5"/>
  </w:num>
  <w:num w:numId="17" w16cid:durableId="1021780609">
    <w:abstractNumId w:val="4"/>
  </w:num>
  <w:num w:numId="18" w16cid:durableId="2015061024">
    <w:abstractNumId w:val="8"/>
  </w:num>
  <w:num w:numId="19" w16cid:durableId="2088113834">
    <w:abstractNumId w:val="3"/>
  </w:num>
  <w:num w:numId="20" w16cid:durableId="2042127941">
    <w:abstractNumId w:val="2"/>
  </w:num>
  <w:num w:numId="21" w16cid:durableId="1683162075">
    <w:abstractNumId w:val="1"/>
  </w:num>
  <w:num w:numId="22" w16cid:durableId="1911767588">
    <w:abstractNumId w:val="0"/>
  </w:num>
  <w:num w:numId="23" w16cid:durableId="700134164">
    <w:abstractNumId w:val="3"/>
    <w:lvlOverride w:ilvl="0">
      <w:startOverride w:val="1"/>
    </w:lvlOverride>
  </w:num>
  <w:num w:numId="24" w16cid:durableId="1261261675">
    <w:abstractNumId w:val="3"/>
    <w:lvlOverride w:ilvl="0">
      <w:startOverride w:val="1"/>
    </w:lvlOverride>
  </w:num>
  <w:num w:numId="25" w16cid:durableId="340471626">
    <w:abstractNumId w:val="3"/>
    <w:lvlOverride w:ilvl="0">
      <w:startOverride w:val="1"/>
    </w:lvlOverride>
  </w:num>
  <w:num w:numId="26" w16cid:durableId="622813602">
    <w:abstractNumId w:val="3"/>
    <w:lvlOverride w:ilvl="0">
      <w:startOverride w:val="1"/>
    </w:lvlOverride>
  </w:num>
  <w:num w:numId="27" w16cid:durableId="404034417">
    <w:abstractNumId w:val="3"/>
    <w:lvlOverride w:ilvl="0">
      <w:startOverride w:val="1"/>
    </w:lvlOverride>
  </w:num>
  <w:num w:numId="28" w16cid:durableId="1051153483">
    <w:abstractNumId w:val="3"/>
    <w:lvlOverride w:ilvl="0">
      <w:startOverride w:val="1"/>
    </w:lvlOverride>
  </w:num>
  <w:num w:numId="29" w16cid:durableId="153879740">
    <w:abstractNumId w:val="15"/>
  </w:num>
  <w:num w:numId="30" w16cid:durableId="269897582">
    <w:abstractNumId w:val="10"/>
  </w:num>
  <w:num w:numId="31" w16cid:durableId="734936517">
    <w:abstractNumId w:val="3"/>
    <w:lvlOverride w:ilvl="0">
      <w:startOverride w:val="1"/>
    </w:lvlOverride>
  </w:num>
  <w:num w:numId="32" w16cid:durableId="1872112622">
    <w:abstractNumId w:val="3"/>
    <w:lvlOverride w:ilvl="0">
      <w:startOverride w:val="1"/>
    </w:lvlOverride>
  </w:num>
  <w:num w:numId="33" w16cid:durableId="189065317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7983"/>
    <w:rsid w:val="00013502"/>
    <w:rsid w:val="00037F75"/>
    <w:rsid w:val="00040EB9"/>
    <w:rsid w:val="00043A4E"/>
    <w:rsid w:val="000650FF"/>
    <w:rsid w:val="00067306"/>
    <w:rsid w:val="000738CB"/>
    <w:rsid w:val="00073E6F"/>
    <w:rsid w:val="00091CE7"/>
    <w:rsid w:val="00097D58"/>
    <w:rsid w:val="000B0D97"/>
    <w:rsid w:val="000C669C"/>
    <w:rsid w:val="000C7146"/>
    <w:rsid w:val="000D52E9"/>
    <w:rsid w:val="000D615A"/>
    <w:rsid w:val="000E5936"/>
    <w:rsid w:val="000F4503"/>
    <w:rsid w:val="001026D3"/>
    <w:rsid w:val="0012005E"/>
    <w:rsid w:val="0012697B"/>
    <w:rsid w:val="00141B31"/>
    <w:rsid w:val="00145413"/>
    <w:rsid w:val="0015336B"/>
    <w:rsid w:val="001B2820"/>
    <w:rsid w:val="001B30C3"/>
    <w:rsid w:val="001C052B"/>
    <w:rsid w:val="001C3483"/>
    <w:rsid w:val="001D440D"/>
    <w:rsid w:val="00202583"/>
    <w:rsid w:val="00202C0A"/>
    <w:rsid w:val="00207456"/>
    <w:rsid w:val="00215CE9"/>
    <w:rsid w:val="00223A15"/>
    <w:rsid w:val="00240474"/>
    <w:rsid w:val="002413C7"/>
    <w:rsid w:val="00250A60"/>
    <w:rsid w:val="00255CD6"/>
    <w:rsid w:val="00267772"/>
    <w:rsid w:val="00267C5D"/>
    <w:rsid w:val="0027163E"/>
    <w:rsid w:val="002820FC"/>
    <w:rsid w:val="00283558"/>
    <w:rsid w:val="002877D9"/>
    <w:rsid w:val="00293ED2"/>
    <w:rsid w:val="002E42E5"/>
    <w:rsid w:val="002E70E7"/>
    <w:rsid w:val="003058A8"/>
    <w:rsid w:val="003201C5"/>
    <w:rsid w:val="00345625"/>
    <w:rsid w:val="003472CB"/>
    <w:rsid w:val="00356846"/>
    <w:rsid w:val="00373C3B"/>
    <w:rsid w:val="00375314"/>
    <w:rsid w:val="003A1B5E"/>
    <w:rsid w:val="003B7B62"/>
    <w:rsid w:val="003D5D0C"/>
    <w:rsid w:val="003E245D"/>
    <w:rsid w:val="003E34AD"/>
    <w:rsid w:val="003F2F87"/>
    <w:rsid w:val="0040106C"/>
    <w:rsid w:val="0040758C"/>
    <w:rsid w:val="00415379"/>
    <w:rsid w:val="00422F53"/>
    <w:rsid w:val="00424127"/>
    <w:rsid w:val="00424FDA"/>
    <w:rsid w:val="00431A85"/>
    <w:rsid w:val="00455D4B"/>
    <w:rsid w:val="00463CA2"/>
    <w:rsid w:val="0048143B"/>
    <w:rsid w:val="00492878"/>
    <w:rsid w:val="004940A5"/>
    <w:rsid w:val="004A6E9C"/>
    <w:rsid w:val="004C231A"/>
    <w:rsid w:val="004D6B04"/>
    <w:rsid w:val="004E006E"/>
    <w:rsid w:val="004E4847"/>
    <w:rsid w:val="0052675E"/>
    <w:rsid w:val="00531F43"/>
    <w:rsid w:val="005434AB"/>
    <w:rsid w:val="00543E9A"/>
    <w:rsid w:val="0055364B"/>
    <w:rsid w:val="00585172"/>
    <w:rsid w:val="00595C63"/>
    <w:rsid w:val="005A3DFC"/>
    <w:rsid w:val="005A532A"/>
    <w:rsid w:val="005B2A0B"/>
    <w:rsid w:val="005B4201"/>
    <w:rsid w:val="005B499F"/>
    <w:rsid w:val="005B7232"/>
    <w:rsid w:val="005C3332"/>
    <w:rsid w:val="005D4156"/>
    <w:rsid w:val="005E7A77"/>
    <w:rsid w:val="005F289D"/>
    <w:rsid w:val="005F73B6"/>
    <w:rsid w:val="00623BBB"/>
    <w:rsid w:val="00626C60"/>
    <w:rsid w:val="006310E5"/>
    <w:rsid w:val="00634CDD"/>
    <w:rsid w:val="00641B8B"/>
    <w:rsid w:val="006566BC"/>
    <w:rsid w:val="00667914"/>
    <w:rsid w:val="006765FD"/>
    <w:rsid w:val="00677AC4"/>
    <w:rsid w:val="00680D8C"/>
    <w:rsid w:val="006829DA"/>
    <w:rsid w:val="00695C93"/>
    <w:rsid w:val="006B2AD1"/>
    <w:rsid w:val="006B2D44"/>
    <w:rsid w:val="006B4760"/>
    <w:rsid w:val="006B478A"/>
    <w:rsid w:val="006B6371"/>
    <w:rsid w:val="006F2577"/>
    <w:rsid w:val="007006D3"/>
    <w:rsid w:val="00707153"/>
    <w:rsid w:val="00713F30"/>
    <w:rsid w:val="007247B7"/>
    <w:rsid w:val="00725580"/>
    <w:rsid w:val="007262D7"/>
    <w:rsid w:val="00732C75"/>
    <w:rsid w:val="00744638"/>
    <w:rsid w:val="00745934"/>
    <w:rsid w:val="00746BC1"/>
    <w:rsid w:val="00772EDC"/>
    <w:rsid w:val="0078001B"/>
    <w:rsid w:val="00793E04"/>
    <w:rsid w:val="0079686C"/>
    <w:rsid w:val="00797DFF"/>
    <w:rsid w:val="007A7D67"/>
    <w:rsid w:val="007B27FE"/>
    <w:rsid w:val="007B7AD1"/>
    <w:rsid w:val="007C0464"/>
    <w:rsid w:val="007C67B6"/>
    <w:rsid w:val="007E15FB"/>
    <w:rsid w:val="007E6183"/>
    <w:rsid w:val="007E77EF"/>
    <w:rsid w:val="007F68B7"/>
    <w:rsid w:val="008051B8"/>
    <w:rsid w:val="00827433"/>
    <w:rsid w:val="0083143C"/>
    <w:rsid w:val="0084116B"/>
    <w:rsid w:val="008458AD"/>
    <w:rsid w:val="00854905"/>
    <w:rsid w:val="00874737"/>
    <w:rsid w:val="00881425"/>
    <w:rsid w:val="00883E5E"/>
    <w:rsid w:val="0089266E"/>
    <w:rsid w:val="00892DBB"/>
    <w:rsid w:val="00895E4E"/>
    <w:rsid w:val="008A5E74"/>
    <w:rsid w:val="008A6D78"/>
    <w:rsid w:val="008B5DFF"/>
    <w:rsid w:val="008C279C"/>
    <w:rsid w:val="008C7938"/>
    <w:rsid w:val="008F02BF"/>
    <w:rsid w:val="008F24B5"/>
    <w:rsid w:val="008F60CF"/>
    <w:rsid w:val="00900FFE"/>
    <w:rsid w:val="009043D7"/>
    <w:rsid w:val="00905824"/>
    <w:rsid w:val="009062FE"/>
    <w:rsid w:val="00915848"/>
    <w:rsid w:val="00931B16"/>
    <w:rsid w:val="0093488D"/>
    <w:rsid w:val="00936055"/>
    <w:rsid w:val="009425D2"/>
    <w:rsid w:val="00946D84"/>
    <w:rsid w:val="009618EE"/>
    <w:rsid w:val="0096449C"/>
    <w:rsid w:val="00965494"/>
    <w:rsid w:val="00967E09"/>
    <w:rsid w:val="0097391E"/>
    <w:rsid w:val="00974780"/>
    <w:rsid w:val="00976030"/>
    <w:rsid w:val="00985F7C"/>
    <w:rsid w:val="0099158F"/>
    <w:rsid w:val="0099224D"/>
    <w:rsid w:val="00994040"/>
    <w:rsid w:val="009A4963"/>
    <w:rsid w:val="009C0630"/>
    <w:rsid w:val="009C1985"/>
    <w:rsid w:val="009D53E2"/>
    <w:rsid w:val="009D5F39"/>
    <w:rsid w:val="009D69FC"/>
    <w:rsid w:val="00A20FB9"/>
    <w:rsid w:val="00A358E5"/>
    <w:rsid w:val="00A46E43"/>
    <w:rsid w:val="00A52499"/>
    <w:rsid w:val="00A53A51"/>
    <w:rsid w:val="00A60BE7"/>
    <w:rsid w:val="00A71824"/>
    <w:rsid w:val="00A8100B"/>
    <w:rsid w:val="00A81403"/>
    <w:rsid w:val="00A831FB"/>
    <w:rsid w:val="00A83CD5"/>
    <w:rsid w:val="00A85944"/>
    <w:rsid w:val="00A86D86"/>
    <w:rsid w:val="00A95993"/>
    <w:rsid w:val="00A95D00"/>
    <w:rsid w:val="00AA4885"/>
    <w:rsid w:val="00AC3DE5"/>
    <w:rsid w:val="00AD1F0C"/>
    <w:rsid w:val="00AD4DE3"/>
    <w:rsid w:val="00AD69E8"/>
    <w:rsid w:val="00AD6B2D"/>
    <w:rsid w:val="00AE0B55"/>
    <w:rsid w:val="00AF338D"/>
    <w:rsid w:val="00AF7C26"/>
    <w:rsid w:val="00B36716"/>
    <w:rsid w:val="00B44713"/>
    <w:rsid w:val="00B508C4"/>
    <w:rsid w:val="00B57F49"/>
    <w:rsid w:val="00B63608"/>
    <w:rsid w:val="00B6621C"/>
    <w:rsid w:val="00B754FF"/>
    <w:rsid w:val="00BA489B"/>
    <w:rsid w:val="00BB2E16"/>
    <w:rsid w:val="00BD459F"/>
    <w:rsid w:val="00BD74FC"/>
    <w:rsid w:val="00C02BF0"/>
    <w:rsid w:val="00C13777"/>
    <w:rsid w:val="00C13CBF"/>
    <w:rsid w:val="00C2069D"/>
    <w:rsid w:val="00C26103"/>
    <w:rsid w:val="00C43524"/>
    <w:rsid w:val="00C52698"/>
    <w:rsid w:val="00C53F5E"/>
    <w:rsid w:val="00C673FA"/>
    <w:rsid w:val="00C67C95"/>
    <w:rsid w:val="00C70A19"/>
    <w:rsid w:val="00C71053"/>
    <w:rsid w:val="00C762FB"/>
    <w:rsid w:val="00C85411"/>
    <w:rsid w:val="00C939D5"/>
    <w:rsid w:val="00C95043"/>
    <w:rsid w:val="00C97822"/>
    <w:rsid w:val="00CB08BB"/>
    <w:rsid w:val="00CC6965"/>
    <w:rsid w:val="00CD204B"/>
    <w:rsid w:val="00CD6A61"/>
    <w:rsid w:val="00CD74CD"/>
    <w:rsid w:val="00CE4BDD"/>
    <w:rsid w:val="00CF61CC"/>
    <w:rsid w:val="00CF76CC"/>
    <w:rsid w:val="00D10FE3"/>
    <w:rsid w:val="00D118C0"/>
    <w:rsid w:val="00D12C9F"/>
    <w:rsid w:val="00D26EB4"/>
    <w:rsid w:val="00D32C08"/>
    <w:rsid w:val="00D34D12"/>
    <w:rsid w:val="00D44D70"/>
    <w:rsid w:val="00D50D9C"/>
    <w:rsid w:val="00D7275F"/>
    <w:rsid w:val="00D75530"/>
    <w:rsid w:val="00D83D7B"/>
    <w:rsid w:val="00D913C7"/>
    <w:rsid w:val="00DB2C15"/>
    <w:rsid w:val="00DB2E92"/>
    <w:rsid w:val="00DC25AA"/>
    <w:rsid w:val="00DC5294"/>
    <w:rsid w:val="00DC795F"/>
    <w:rsid w:val="00DD00C2"/>
    <w:rsid w:val="00DD2641"/>
    <w:rsid w:val="00DD5770"/>
    <w:rsid w:val="00DD6071"/>
    <w:rsid w:val="00DD70C6"/>
    <w:rsid w:val="00DE0D2B"/>
    <w:rsid w:val="00E13FC2"/>
    <w:rsid w:val="00E414B1"/>
    <w:rsid w:val="00E41AF9"/>
    <w:rsid w:val="00E47127"/>
    <w:rsid w:val="00E506D6"/>
    <w:rsid w:val="00E50D39"/>
    <w:rsid w:val="00E522DF"/>
    <w:rsid w:val="00E633E7"/>
    <w:rsid w:val="00E8220E"/>
    <w:rsid w:val="00E97F7B"/>
    <w:rsid w:val="00EA0357"/>
    <w:rsid w:val="00EA47D0"/>
    <w:rsid w:val="00EA7583"/>
    <w:rsid w:val="00EB2FE4"/>
    <w:rsid w:val="00EC0801"/>
    <w:rsid w:val="00EC5BB8"/>
    <w:rsid w:val="00EF2FDC"/>
    <w:rsid w:val="00F07AE4"/>
    <w:rsid w:val="00F1555C"/>
    <w:rsid w:val="00F229F5"/>
    <w:rsid w:val="00F25F8E"/>
    <w:rsid w:val="00F335C5"/>
    <w:rsid w:val="00F45ECD"/>
    <w:rsid w:val="00F542A4"/>
    <w:rsid w:val="00F74082"/>
    <w:rsid w:val="00F8318A"/>
    <w:rsid w:val="00F85D87"/>
    <w:rsid w:val="00F9401C"/>
    <w:rsid w:val="00FB021E"/>
    <w:rsid w:val="00FB2A1C"/>
    <w:rsid w:val="00FC0A25"/>
    <w:rsid w:val="00FC4686"/>
    <w:rsid w:val="00FD4E5E"/>
    <w:rsid w:val="00FE7436"/>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chartTrackingRefBased/>
  <w15:docId w15:val="{F94F7FA6-1873-4BCE-8842-B45E29FB7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5824"/>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uiPriority w:val="9"/>
    <w:unhideWhenUsed/>
    <w:qFormat/>
    <w:rsid w:val="005D4156"/>
    <w:pPr>
      <w:numPr>
        <w:ilvl w:val="2"/>
      </w:numPr>
      <w:spacing w:before="120" w:after="120"/>
      <w:ind w:left="1225" w:hanging="505"/>
      <w:outlineLvl w:val="2"/>
    </w:pPr>
    <w:rPr>
      <w:sz w:val="24"/>
      <w:szCs w:val="24"/>
    </w:rPr>
  </w:style>
  <w:style w:type="paragraph" w:styleId="Heading4">
    <w:name w:val="heading 4"/>
    <w:basedOn w:val="Heading1"/>
    <w:next w:val="Normal"/>
    <w:link w:val="Heading4Char"/>
    <w:uiPriority w:val="9"/>
    <w:unhideWhenUsed/>
    <w:qFormat/>
    <w:rsid w:val="00713F30"/>
    <w:pPr>
      <w:numPr>
        <w:numId w:val="0"/>
      </w:numPr>
      <w:outlineLvl w:val="3"/>
    </w:pPr>
  </w:style>
  <w:style w:type="paragraph" w:styleId="Heading5">
    <w:name w:val="heading 5"/>
    <w:basedOn w:val="Heading4"/>
    <w:next w:val="Normal"/>
    <w:link w:val="Heading5Char"/>
    <w:uiPriority w:val="9"/>
    <w:unhideWhenUsed/>
    <w:qFormat/>
    <w:rsid w:val="00431A85"/>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styleId="UnresolvedMention">
    <w:name w:val="Unresolved Mention"/>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713F30"/>
    <w:rPr>
      <w:rFonts w:ascii="Times New Roman" w:eastAsiaTheme="majorEastAsia" w:hAnsi="Times New Roman" w:cs="Times New Roman"/>
      <w:b/>
      <w:bCs/>
      <w:caps/>
      <w:sz w:val="28"/>
      <w:szCs w:val="28"/>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73C3B"/>
    <w:pPr>
      <w:spacing w:after="0"/>
      <w:ind w:left="480"/>
      <w:jc w:val="left"/>
    </w:pPr>
    <w:rPr>
      <w:rFonts w:cstheme="minorHAnsi"/>
      <w:color w:val="000000" w:themeColor="text1"/>
      <w:sz w:val="20"/>
      <w:szCs w:val="20"/>
    </w:rPr>
  </w:style>
  <w:style w:type="paragraph" w:styleId="TOC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character" w:styleId="FollowedHyperlink">
    <w:name w:val="FollowedHyperlink"/>
    <w:basedOn w:val="DefaultParagraphFont"/>
    <w:uiPriority w:val="99"/>
    <w:semiHidden/>
    <w:unhideWhenUsed/>
    <w:rsid w:val="000C669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186145805">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22326723">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712576508">
      <w:bodyDiv w:val="1"/>
      <w:marLeft w:val="0"/>
      <w:marRight w:val="0"/>
      <w:marTop w:val="0"/>
      <w:marBottom w:val="0"/>
      <w:divBdr>
        <w:top w:val="none" w:sz="0" w:space="0" w:color="auto"/>
        <w:left w:val="none" w:sz="0" w:space="0" w:color="auto"/>
        <w:bottom w:val="none" w:sz="0" w:space="0" w:color="auto"/>
        <w:right w:val="none" w:sz="0" w:space="0" w:color="auto"/>
      </w:divBdr>
    </w:div>
    <w:div w:id="722213791">
      <w:bodyDiv w:val="1"/>
      <w:marLeft w:val="0"/>
      <w:marRight w:val="0"/>
      <w:marTop w:val="0"/>
      <w:marBottom w:val="0"/>
      <w:divBdr>
        <w:top w:val="none" w:sz="0" w:space="0" w:color="auto"/>
        <w:left w:val="none" w:sz="0" w:space="0" w:color="auto"/>
        <w:bottom w:val="none" w:sz="0" w:space="0" w:color="auto"/>
        <w:right w:val="none" w:sz="0" w:space="0" w:color="auto"/>
      </w:divBdr>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 w:id="2076933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kaggle.com/datasets/mmoreaux/audio-cats-and-dog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eepai.org/machine-learning-glossary-and-terms/neural-network"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simplilearn.com/tutorials/machine-learning-tutorial/classification-in-machine-learn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www.ibm.com/topics/supervised-learn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github.com/HrvojeZec/Hrvoje_Zec_RUSU_Projek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13</Pages>
  <Words>2322</Words>
  <Characters>1323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Hrvoje Zec</cp:lastModifiedBy>
  <cp:revision>9</cp:revision>
  <cp:lastPrinted>2020-07-20T11:24:00Z</cp:lastPrinted>
  <dcterms:created xsi:type="dcterms:W3CDTF">2023-02-18T17:43:00Z</dcterms:created>
  <dcterms:modified xsi:type="dcterms:W3CDTF">2023-02-19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